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5B5923" w14:textId="77777777" w:rsidR="0041537A" w:rsidRPr="00F510A0" w:rsidRDefault="0041537A" w:rsidP="0041537A">
      <w:pPr>
        <w:spacing w:after="120" w:line="240" w:lineRule="auto"/>
        <w:rPr>
          <w:rFonts w:ascii="Calibri" w:eastAsia="Times New Roman" w:hAnsi="Calibri" w:cs="Times New Roman"/>
        </w:rPr>
      </w:pPr>
      <w:r w:rsidRPr="00F510A0">
        <w:rPr>
          <w:rFonts w:ascii="Calibri" w:eastAsia="Times New Roman" w:hAnsi="Calibri" w:cs="Times New Roman"/>
          <w:b/>
          <w:bCs/>
        </w:rPr>
        <w:t>Utarbeidet av</w:t>
      </w:r>
      <w:r w:rsidRPr="00F510A0">
        <w:rPr>
          <w:rFonts w:ascii="Calibri" w:eastAsia="Times New Roman" w:hAnsi="Calibri" w:cs="Times New Roman"/>
          <w:bCs/>
        </w:rPr>
        <w:t xml:space="preserve">: </w:t>
      </w:r>
      <w:r w:rsidR="002D330C">
        <w:rPr>
          <w:rFonts w:ascii="Calibri" w:eastAsia="Times New Roman" w:hAnsi="Calibri" w:cs="Times New Roman"/>
        </w:rPr>
        <w:t>Sørlandet sykehus HF og HSØ RHF</w:t>
      </w:r>
    </w:p>
    <w:p w14:paraId="79773AE6" w14:textId="77777777" w:rsidR="00B52D23" w:rsidRPr="00B52D23" w:rsidRDefault="00B52D23" w:rsidP="0041537A">
      <w:pPr>
        <w:spacing w:after="120" w:line="240" w:lineRule="auto"/>
        <w:rPr>
          <w:rFonts w:ascii="Calibri" w:eastAsia="Times New Roman" w:hAnsi="Calibri" w:cs="Times New Roman"/>
        </w:rPr>
      </w:pPr>
      <w:r w:rsidRPr="00506357">
        <w:rPr>
          <w:rFonts w:ascii="Calibri" w:eastAsia="Times New Roman" w:hAnsi="Calibri" w:cs="Times New Roman"/>
          <w:b/>
        </w:rPr>
        <w:t>Plan ID</w:t>
      </w:r>
      <w:r>
        <w:rPr>
          <w:rFonts w:ascii="Calibri" w:eastAsia="Times New Roman" w:hAnsi="Calibri" w:cs="Times New Roman"/>
          <w:b/>
        </w:rPr>
        <w:t xml:space="preserve">: </w:t>
      </w:r>
      <w:r w:rsidR="00895AB9">
        <w:rPr>
          <w:rFonts w:ascii="Calibri" w:eastAsia="Times New Roman" w:hAnsi="Calibri" w:cs="Times New Roman"/>
        </w:rPr>
        <w:t>1002</w:t>
      </w:r>
      <w:r>
        <w:rPr>
          <w:rFonts w:ascii="Calibri" w:eastAsia="Times New Roman" w:hAnsi="Calibri" w:cs="Times New Roman"/>
        </w:rPr>
        <w:tab/>
      </w:r>
      <w:r>
        <w:rPr>
          <w:rFonts w:ascii="Calibri" w:eastAsia="Times New Roman" w:hAnsi="Calibri" w:cs="Times New Roman"/>
          <w:b/>
        </w:rPr>
        <w:t xml:space="preserve">Versjon: </w:t>
      </w:r>
      <w:r w:rsidR="002D330C">
        <w:rPr>
          <w:rFonts w:ascii="Calibri" w:eastAsia="Times New Roman" w:hAnsi="Calibri" w:cs="Times New Roman"/>
        </w:rPr>
        <w:t>2.0</w:t>
      </w:r>
    </w:p>
    <w:p w14:paraId="6E1B89AE" w14:textId="77777777" w:rsidR="0041537A" w:rsidRDefault="0041537A" w:rsidP="0041537A">
      <w:pPr>
        <w:spacing w:after="120" w:line="240" w:lineRule="auto"/>
        <w:rPr>
          <w:rFonts w:ascii="Calibri" w:eastAsia="Times New Roman" w:hAnsi="Calibri" w:cs="Times New Roman"/>
        </w:rPr>
      </w:pPr>
      <w:r w:rsidRPr="00F510A0">
        <w:rPr>
          <w:rFonts w:ascii="Calibri" w:eastAsia="Times New Roman" w:hAnsi="Calibri" w:cs="Times New Roman"/>
          <w:b/>
          <w:bCs/>
        </w:rPr>
        <w:t>Revideres innen dato</w:t>
      </w:r>
      <w:r w:rsidR="00895AB9">
        <w:rPr>
          <w:rFonts w:ascii="Calibri" w:eastAsia="Times New Roman" w:hAnsi="Calibri" w:cs="Times New Roman"/>
          <w:bCs/>
        </w:rPr>
        <w:t xml:space="preserve">: </w:t>
      </w:r>
      <w:r w:rsidR="009D0D8A">
        <w:rPr>
          <w:rFonts w:ascii="Calibri" w:eastAsia="Times New Roman" w:hAnsi="Calibri" w:cs="Times New Roman"/>
          <w:bCs/>
        </w:rPr>
        <w:t>01.06.</w:t>
      </w:r>
      <w:r w:rsidR="00895AB9">
        <w:rPr>
          <w:rFonts w:ascii="Calibri" w:eastAsia="Times New Roman" w:hAnsi="Calibri" w:cs="Times New Roman"/>
          <w:bCs/>
        </w:rPr>
        <w:t>2024</w:t>
      </w:r>
    </w:p>
    <w:p w14:paraId="317DC96E" w14:textId="77777777" w:rsidR="0041537A" w:rsidRDefault="0041537A"/>
    <w:tbl>
      <w:tblPr>
        <w:tblStyle w:val="Tabellrutenett"/>
        <w:tblpPr w:leftFromText="141" w:rightFromText="141" w:vertAnchor="text" w:horzAnchor="margin" w:tblpY="144"/>
        <w:tblW w:w="5000" w:type="pct"/>
        <w:tblLook w:val="04A0" w:firstRow="1" w:lastRow="0" w:firstColumn="1" w:lastColumn="0" w:noHBand="0" w:noVBand="1"/>
      </w:tblPr>
      <w:tblGrid>
        <w:gridCol w:w="420"/>
        <w:gridCol w:w="2372"/>
        <w:gridCol w:w="558"/>
        <w:gridCol w:w="2789"/>
        <w:gridCol w:w="558"/>
        <w:gridCol w:w="2365"/>
      </w:tblGrid>
      <w:tr w:rsidR="0041537A" w:rsidRPr="0053438F" w14:paraId="7C7FDFD6" w14:textId="77777777" w:rsidTr="00BA63DD">
        <w:trPr>
          <w:trHeight w:val="416"/>
        </w:trPr>
        <w:tc>
          <w:tcPr>
            <w:tcW w:w="5000" w:type="pct"/>
            <w:gridSpan w:val="6"/>
            <w:vAlign w:val="center"/>
          </w:tcPr>
          <w:p w14:paraId="41A5461F" w14:textId="77777777" w:rsidR="0041537A" w:rsidRPr="00D60339" w:rsidRDefault="0041537A" w:rsidP="00EC574C">
            <w:pPr>
              <w:rPr>
                <w:b/>
                <w:sz w:val="20"/>
                <w:szCs w:val="18"/>
              </w:rPr>
            </w:pPr>
            <w:r w:rsidRPr="00D60339">
              <w:rPr>
                <w:b/>
                <w:sz w:val="20"/>
                <w:szCs w:val="18"/>
              </w:rPr>
              <w:t>VIPS Funksjonsområder (FO)</w:t>
            </w:r>
          </w:p>
        </w:tc>
      </w:tr>
      <w:tr w:rsidR="0041537A" w:rsidRPr="0053438F" w14:paraId="24295A0F" w14:textId="77777777" w:rsidTr="00BA63DD">
        <w:tc>
          <w:tcPr>
            <w:tcW w:w="231" w:type="pct"/>
          </w:tcPr>
          <w:p w14:paraId="50BB0702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.</w:t>
            </w:r>
          </w:p>
        </w:tc>
        <w:tc>
          <w:tcPr>
            <w:tcW w:w="1309" w:type="pct"/>
          </w:tcPr>
          <w:p w14:paraId="3208B1B7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ommunikasjon</w:t>
            </w:r>
          </w:p>
        </w:tc>
        <w:tc>
          <w:tcPr>
            <w:tcW w:w="308" w:type="pct"/>
          </w:tcPr>
          <w:p w14:paraId="12969918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6.</w:t>
            </w:r>
          </w:p>
        </w:tc>
        <w:tc>
          <w:tcPr>
            <w:tcW w:w="1539" w:type="pct"/>
          </w:tcPr>
          <w:p w14:paraId="367BD881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Hud/Vev</w:t>
            </w:r>
          </w:p>
        </w:tc>
        <w:tc>
          <w:tcPr>
            <w:tcW w:w="308" w:type="pct"/>
          </w:tcPr>
          <w:p w14:paraId="482D9BD6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1.</w:t>
            </w:r>
          </w:p>
        </w:tc>
        <w:tc>
          <w:tcPr>
            <w:tcW w:w="1306" w:type="pct"/>
          </w:tcPr>
          <w:p w14:paraId="18C04BD1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Psykososialt</w:t>
            </w:r>
          </w:p>
        </w:tc>
      </w:tr>
      <w:tr w:rsidR="0041537A" w:rsidRPr="0053438F" w14:paraId="7CA0C9A1" w14:textId="77777777" w:rsidTr="00BA63DD">
        <w:tc>
          <w:tcPr>
            <w:tcW w:w="231" w:type="pct"/>
          </w:tcPr>
          <w:p w14:paraId="6170AFB7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2.</w:t>
            </w:r>
          </w:p>
        </w:tc>
        <w:tc>
          <w:tcPr>
            <w:tcW w:w="1309" w:type="pct"/>
          </w:tcPr>
          <w:p w14:paraId="3B11D726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unnskap/Utvikling</w:t>
            </w:r>
          </w:p>
        </w:tc>
        <w:tc>
          <w:tcPr>
            <w:tcW w:w="308" w:type="pct"/>
          </w:tcPr>
          <w:p w14:paraId="36779436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7.</w:t>
            </w:r>
          </w:p>
        </w:tc>
        <w:tc>
          <w:tcPr>
            <w:tcW w:w="1539" w:type="pct"/>
          </w:tcPr>
          <w:p w14:paraId="247DB96E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Aktivitet/ADL</w:t>
            </w:r>
          </w:p>
        </w:tc>
        <w:tc>
          <w:tcPr>
            <w:tcW w:w="308" w:type="pct"/>
          </w:tcPr>
          <w:p w14:paraId="063F7453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2.</w:t>
            </w:r>
          </w:p>
        </w:tc>
        <w:tc>
          <w:tcPr>
            <w:tcW w:w="1306" w:type="pct"/>
          </w:tcPr>
          <w:p w14:paraId="4B5E52F1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Åndelig/Kulturelt</w:t>
            </w:r>
          </w:p>
        </w:tc>
      </w:tr>
      <w:tr w:rsidR="0041537A" w:rsidRPr="0053438F" w14:paraId="2C22D48F" w14:textId="77777777" w:rsidTr="00BA63DD">
        <w:tc>
          <w:tcPr>
            <w:tcW w:w="231" w:type="pct"/>
          </w:tcPr>
          <w:p w14:paraId="3F641CC6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3.</w:t>
            </w:r>
          </w:p>
        </w:tc>
        <w:tc>
          <w:tcPr>
            <w:tcW w:w="1309" w:type="pct"/>
          </w:tcPr>
          <w:p w14:paraId="7EB0B85C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Respirasjon/Sirkulasjon</w:t>
            </w:r>
          </w:p>
        </w:tc>
        <w:tc>
          <w:tcPr>
            <w:tcW w:w="308" w:type="pct"/>
          </w:tcPr>
          <w:p w14:paraId="5C9D98DB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8.</w:t>
            </w:r>
          </w:p>
        </w:tc>
        <w:tc>
          <w:tcPr>
            <w:tcW w:w="1539" w:type="pct"/>
          </w:tcPr>
          <w:p w14:paraId="24FDF814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øvn/Hvile</w:t>
            </w:r>
          </w:p>
        </w:tc>
        <w:tc>
          <w:tcPr>
            <w:tcW w:w="308" w:type="pct"/>
          </w:tcPr>
          <w:p w14:paraId="3E22EE08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3.</w:t>
            </w:r>
          </w:p>
        </w:tc>
        <w:tc>
          <w:tcPr>
            <w:tcW w:w="1306" w:type="pct"/>
          </w:tcPr>
          <w:p w14:paraId="5D128FC8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ikkerhet</w:t>
            </w:r>
          </w:p>
        </w:tc>
      </w:tr>
      <w:tr w:rsidR="0041537A" w:rsidRPr="0053438F" w14:paraId="398B575E" w14:textId="77777777" w:rsidTr="00BA63DD">
        <w:tc>
          <w:tcPr>
            <w:tcW w:w="231" w:type="pct"/>
          </w:tcPr>
          <w:p w14:paraId="4F4130D0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4.</w:t>
            </w:r>
          </w:p>
        </w:tc>
        <w:tc>
          <w:tcPr>
            <w:tcW w:w="1309" w:type="pct"/>
          </w:tcPr>
          <w:p w14:paraId="12FA849D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rnæring/Matinntak</w:t>
            </w:r>
          </w:p>
        </w:tc>
        <w:tc>
          <w:tcPr>
            <w:tcW w:w="308" w:type="pct"/>
          </w:tcPr>
          <w:p w14:paraId="2FBE47D7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9.</w:t>
            </w:r>
          </w:p>
        </w:tc>
        <w:tc>
          <w:tcPr>
            <w:tcW w:w="1539" w:type="pct"/>
          </w:tcPr>
          <w:p w14:paraId="31D6BD8D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merte/Sanseinntrykk</w:t>
            </w:r>
          </w:p>
        </w:tc>
        <w:tc>
          <w:tcPr>
            <w:tcW w:w="308" w:type="pct"/>
          </w:tcPr>
          <w:p w14:paraId="163297C7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4.</w:t>
            </w:r>
          </w:p>
        </w:tc>
        <w:tc>
          <w:tcPr>
            <w:tcW w:w="1306" w:type="pct"/>
          </w:tcPr>
          <w:p w14:paraId="2DF560B2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ammensatt status</w:t>
            </w:r>
          </w:p>
        </w:tc>
      </w:tr>
      <w:tr w:rsidR="0041537A" w:rsidRPr="0053438F" w14:paraId="4622F285" w14:textId="77777777" w:rsidTr="00BA63DD">
        <w:tc>
          <w:tcPr>
            <w:tcW w:w="231" w:type="pct"/>
          </w:tcPr>
          <w:p w14:paraId="31A38EA9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5.</w:t>
            </w:r>
          </w:p>
        </w:tc>
        <w:tc>
          <w:tcPr>
            <w:tcW w:w="1309" w:type="pct"/>
          </w:tcPr>
          <w:p w14:paraId="6AA4B73E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liminasjon</w:t>
            </w:r>
          </w:p>
        </w:tc>
        <w:tc>
          <w:tcPr>
            <w:tcW w:w="308" w:type="pct"/>
          </w:tcPr>
          <w:p w14:paraId="4C16BB29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0.</w:t>
            </w:r>
          </w:p>
        </w:tc>
        <w:tc>
          <w:tcPr>
            <w:tcW w:w="1539" w:type="pct"/>
          </w:tcPr>
          <w:p w14:paraId="1F16F47B" w14:textId="77777777" w:rsidR="0041537A" w:rsidRPr="00D60339" w:rsidRDefault="0041537A" w:rsidP="00EC574C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eksualitet/Reproduksjon</w:t>
            </w:r>
          </w:p>
        </w:tc>
        <w:tc>
          <w:tcPr>
            <w:tcW w:w="308" w:type="pct"/>
          </w:tcPr>
          <w:p w14:paraId="4EADCB54" w14:textId="77777777" w:rsidR="0041537A" w:rsidRPr="00D60339" w:rsidRDefault="0041537A" w:rsidP="00BA63DD">
            <w:pPr>
              <w:pStyle w:val="Listeavsnitt"/>
              <w:ind w:left="0"/>
              <w:jc w:val="center"/>
              <w:rPr>
                <w:b/>
                <w:sz w:val="20"/>
                <w:szCs w:val="18"/>
              </w:rPr>
            </w:pPr>
          </w:p>
        </w:tc>
        <w:tc>
          <w:tcPr>
            <w:tcW w:w="1306" w:type="pct"/>
          </w:tcPr>
          <w:p w14:paraId="7C5E3BA4" w14:textId="77777777" w:rsidR="0041537A" w:rsidRPr="00D60339" w:rsidRDefault="0041537A" w:rsidP="00EC574C">
            <w:pPr>
              <w:pStyle w:val="Listeavsnitt"/>
              <w:ind w:left="0"/>
              <w:rPr>
                <w:b/>
                <w:sz w:val="20"/>
                <w:szCs w:val="18"/>
              </w:rPr>
            </w:pPr>
          </w:p>
        </w:tc>
      </w:tr>
    </w:tbl>
    <w:p w14:paraId="45BEC08B" w14:textId="77777777" w:rsidR="0041537A" w:rsidRDefault="0041537A"/>
    <w:tbl>
      <w:tblPr>
        <w:tblStyle w:val="Tabellrutenett"/>
        <w:tblW w:w="5000" w:type="pct"/>
        <w:tblLayout w:type="fixed"/>
        <w:tblLook w:val="04A0" w:firstRow="1" w:lastRow="0" w:firstColumn="1" w:lastColumn="0" w:noHBand="0" w:noVBand="1"/>
      </w:tblPr>
      <w:tblGrid>
        <w:gridCol w:w="562"/>
        <w:gridCol w:w="1702"/>
        <w:gridCol w:w="993"/>
        <w:gridCol w:w="1841"/>
        <w:gridCol w:w="993"/>
        <w:gridCol w:w="1983"/>
        <w:gridCol w:w="988"/>
      </w:tblGrid>
      <w:tr w:rsidR="00503CDC" w:rsidRPr="00EC574C" w14:paraId="3EDEE8C4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41ED615F" w14:textId="77777777" w:rsidR="0041537A" w:rsidRPr="00EC574C" w:rsidRDefault="00503CDC" w:rsidP="002D330C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FO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ABD6149" w14:textId="77777777" w:rsidR="0041537A" w:rsidRPr="002D330C" w:rsidRDefault="0041537A" w:rsidP="002D330C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Diagnoser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E4A1D50" w14:textId="77777777" w:rsidR="0041537A" w:rsidRPr="002D330C" w:rsidRDefault="0041537A" w:rsidP="002D330C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CNP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C536033" w14:textId="77777777" w:rsidR="0041537A" w:rsidRPr="002D330C" w:rsidRDefault="0041537A" w:rsidP="002D330C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Resultatmål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59E7214" w14:textId="77777777" w:rsidR="0041537A" w:rsidRPr="002D330C" w:rsidRDefault="0041537A" w:rsidP="002D330C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CNP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2A8B0BCF" w14:textId="77777777" w:rsidR="0041537A" w:rsidRPr="002D330C" w:rsidRDefault="0041537A" w:rsidP="002D330C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ntervensjoner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350D3ED" w14:textId="77777777" w:rsidR="0041537A" w:rsidRPr="002D330C" w:rsidRDefault="0041537A" w:rsidP="002D330C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CNP</w:t>
            </w:r>
          </w:p>
        </w:tc>
      </w:tr>
      <w:tr w:rsidR="00273995" w:rsidRPr="00EC574C" w14:paraId="2375DB61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8946D7D" w14:textId="77777777" w:rsidR="00273995" w:rsidRPr="00EC574C" w:rsidRDefault="00273995" w:rsidP="00273995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139166C" w14:textId="77777777" w:rsidR="00273995" w:rsidRPr="002D330C" w:rsidRDefault="00273995" w:rsidP="00273995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Utilfredsstillende vevsgjennom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>-</w:t>
            </w: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blødning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61E080C" w14:textId="77777777" w:rsidR="00273995" w:rsidRPr="00EC574C" w:rsidRDefault="00273995" w:rsidP="00273995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01344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92793E6" w14:textId="77777777" w:rsidR="00273995" w:rsidRPr="002D330C" w:rsidRDefault="00273995" w:rsidP="00273995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Tilfredsstillende vevsgjennomblødning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E61825F" w14:textId="77777777" w:rsidR="00273995" w:rsidRPr="00EC574C" w:rsidRDefault="00273995" w:rsidP="00273995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8593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DD3499C" w14:textId="77777777" w:rsidR="00273995" w:rsidRPr="007354BB" w:rsidRDefault="00273995" w:rsidP="00273995">
            <w:pPr>
              <w:rPr>
                <w:rFonts w:ascii="Calibri" w:hAnsi="Calibri" w:cs="Calibri"/>
                <w:sz w:val="16"/>
                <w:szCs w:val="18"/>
              </w:rPr>
            </w:pPr>
            <w:r w:rsidRPr="00273995">
              <w:rPr>
                <w:rFonts w:ascii="Calibri" w:hAnsi="Calibri" w:cs="Calibri"/>
                <w:b/>
                <w:sz w:val="18"/>
                <w:szCs w:val="18"/>
              </w:rPr>
              <w:t>Overvåke nevrologisk status</w:t>
            </w:r>
            <w:r w:rsidR="007354BB"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 w:rsidR="007354BB">
              <w:rPr>
                <w:rFonts w:ascii="Calibri" w:hAnsi="Calibri" w:cs="Calibri"/>
                <w:sz w:val="18"/>
                <w:szCs w:val="18"/>
              </w:rPr>
              <w:t>(7,19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DBBAA01" w14:textId="77777777" w:rsidR="00273995" w:rsidRPr="00EC574C" w:rsidRDefault="00273995" w:rsidP="00273995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sz w:val="18"/>
                <w:szCs w:val="18"/>
              </w:rPr>
              <w:t>10035326</w:t>
            </w:r>
          </w:p>
        </w:tc>
      </w:tr>
      <w:tr w:rsidR="00E153A3" w:rsidRPr="00EC574C" w14:paraId="2B19FFD3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B6DEB2E" w14:textId="77777777" w:rsidR="00E153A3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2E446D6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A7E54C9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B878313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Blodtrykk innenfor normalområde</w:t>
            </w:r>
            <w:r w:rsidR="00654AD1">
              <w:rPr>
                <w:rFonts w:ascii="Calibri" w:hAnsi="Calibri" w:cs="Calibri"/>
                <w:b/>
                <w:sz w:val="18"/>
                <w:szCs w:val="18"/>
              </w:rPr>
              <w:t>t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8BC6ADC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7647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F5C569B" w14:textId="77777777" w:rsidR="00E153A3" w:rsidRPr="00273995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E153A3">
              <w:rPr>
                <w:rFonts w:ascii="Calibri" w:hAnsi="Calibri" w:cs="Calibri"/>
                <w:b/>
                <w:sz w:val="18"/>
                <w:szCs w:val="18"/>
              </w:rPr>
              <w:t>Observere endret sanseinntrykk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4736C9A" w14:textId="77777777" w:rsidR="00E153A3" w:rsidRPr="00273995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153A3">
              <w:rPr>
                <w:rFonts w:ascii="Calibri" w:hAnsi="Calibri" w:cs="Calibri"/>
                <w:sz w:val="18"/>
                <w:szCs w:val="18"/>
              </w:rPr>
              <w:t>10013517</w:t>
            </w:r>
          </w:p>
        </w:tc>
      </w:tr>
      <w:tr w:rsidR="00AC67BF" w:rsidRPr="00EC574C" w14:paraId="2F6AF50D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F781E1E" w14:textId="77777777" w:rsidR="00AC67BF" w:rsidRDefault="00AC67BF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E281DEB" w14:textId="77777777" w:rsidR="00AC67BF" w:rsidRPr="002D330C" w:rsidRDefault="00AC67BF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410A2FA" w14:textId="77777777" w:rsidR="00AC67BF" w:rsidRPr="00EC574C" w:rsidRDefault="00AC67BF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D492C28" w14:textId="77777777" w:rsidR="00AC67BF" w:rsidRPr="002D330C" w:rsidRDefault="00AC67BF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Tilfredsstillende blodtrykk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B2FE47C" w14:textId="77777777" w:rsidR="00AC67BF" w:rsidRPr="00EC574C" w:rsidRDefault="00AC67BF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75D1661" w14:textId="77777777" w:rsidR="00AC67BF" w:rsidRPr="00E153A3" w:rsidRDefault="00AC67BF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59305CF4" w14:textId="77777777" w:rsidR="00AC67BF" w:rsidRPr="00E153A3" w:rsidRDefault="00AC67BF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E153A3" w:rsidRPr="00EC574C" w14:paraId="0B918114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547C997" w14:textId="77777777" w:rsidR="00E153A3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E0D85D7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7D456BC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81024AA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Tilfredsstillende fysiologisk status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E5B7AB5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6389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67F296D" w14:textId="77777777" w:rsidR="00E153A3" w:rsidRPr="00692E67" w:rsidRDefault="00E153A3" w:rsidP="00E153A3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Overvåke vitale tegn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76512DD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2113</w:t>
            </w:r>
          </w:p>
        </w:tc>
      </w:tr>
      <w:tr w:rsidR="00E153A3" w:rsidRPr="00EC574C" w14:paraId="42640961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811991B" w14:textId="77777777" w:rsidR="00E153A3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062B8D89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FE16363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4AEA3A9" w14:textId="77777777" w:rsidR="00E153A3" w:rsidRPr="002D330C" w:rsidRDefault="00E153A3" w:rsidP="00E153A3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AC943F1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6403B35" w14:textId="77777777" w:rsidR="00E153A3" w:rsidRPr="00273995" w:rsidRDefault="00E153A3" w:rsidP="00E153A3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Måle blodtrykk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,7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92C451B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1996</w:t>
            </w:r>
          </w:p>
        </w:tc>
      </w:tr>
      <w:tr w:rsidR="00E153A3" w:rsidRPr="00EC574C" w14:paraId="2B735C6E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2C8AFA6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8072BE0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62B0F8A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CFFC878" w14:textId="77777777" w:rsidR="00E153A3" w:rsidRPr="002D330C" w:rsidRDefault="00E153A3" w:rsidP="00E153A3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BBA8B4C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E7EA511" w14:textId="77777777" w:rsidR="00E153A3" w:rsidRPr="00273995" w:rsidRDefault="00CF4FA4" w:rsidP="00E153A3">
            <w:pPr>
              <w:rPr>
                <w:rFonts w:ascii="Calibri" w:hAnsi="Calibri" w:cs="Calibri"/>
                <w:sz w:val="18"/>
                <w:szCs w:val="18"/>
              </w:rPr>
            </w:pPr>
            <w:hyperlink r:id="rId7" w:history="1">
              <w:r w:rsidR="00E153A3" w:rsidRPr="00273995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Automatisk blodtrykksmåling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5B8F81CC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E153A3" w:rsidRPr="00EC574C" w14:paraId="0EED10B0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3ADC254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C04C63D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E35F511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7075E07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0AEE5A6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0ACC023" w14:textId="77777777" w:rsidR="00E153A3" w:rsidRPr="00273995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Måle puls</w:t>
            </w:r>
            <w:r w:rsidR="00E153A3"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 w:rsidR="00E153A3">
              <w:rPr>
                <w:rFonts w:ascii="Calibri" w:hAnsi="Calibri" w:cs="Calibri"/>
                <w:sz w:val="18"/>
                <w:szCs w:val="18"/>
              </w:rPr>
              <w:t>(6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E53C659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E153A3" w:rsidRPr="00EC574C" w14:paraId="15E69AC5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7A5E6F0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72994519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CFCCDF5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9763634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70A28A8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BC67E9C" w14:textId="77777777" w:rsidR="00E153A3" w:rsidRPr="00273995" w:rsidRDefault="00E153A3" w:rsidP="00E153A3">
            <w:pPr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b/>
                <w:sz w:val="18"/>
                <w:szCs w:val="18"/>
              </w:rPr>
              <w:t>Overvåke hjertestatus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6,13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8F40EC0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sz w:val="18"/>
                <w:szCs w:val="18"/>
              </w:rPr>
              <w:t>10034285</w:t>
            </w:r>
          </w:p>
        </w:tc>
      </w:tr>
      <w:tr w:rsidR="00E153A3" w:rsidRPr="00EC574C" w14:paraId="35F004C4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ACC21D3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43A8694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44996F6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63121E0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5ED654B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F53BCB2" w14:textId="77777777" w:rsidR="00E153A3" w:rsidRPr="00273995" w:rsidRDefault="00CF4FA4" w:rsidP="00E153A3">
            <w:pPr>
              <w:rPr>
                <w:rFonts w:ascii="Calibri" w:hAnsi="Calibri" w:cs="Calibri"/>
                <w:sz w:val="18"/>
                <w:szCs w:val="18"/>
              </w:rPr>
            </w:pPr>
            <w:hyperlink r:id="rId8" w:history="1">
              <w:r w:rsidR="00E153A3" w:rsidRPr="00273995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EKG-registrering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5A7AD952" w14:textId="77777777" w:rsidR="00E153A3" w:rsidRPr="00273995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E153A3" w:rsidRPr="00EC574C" w14:paraId="6915D1DF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84D8FAD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28DADC7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0505B2C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5C68373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BAD8BCD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BD8F3B7" w14:textId="77777777" w:rsidR="00E153A3" w:rsidRPr="00366B9F" w:rsidRDefault="00E153A3" w:rsidP="00E153A3">
            <w:pPr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b/>
                <w:sz w:val="18"/>
                <w:szCs w:val="18"/>
              </w:rPr>
              <w:t>Overvåke intrakranielt trykk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8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D0A8ED2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sz w:val="18"/>
                <w:szCs w:val="18"/>
              </w:rPr>
              <w:t>10046355</w:t>
            </w:r>
          </w:p>
        </w:tc>
      </w:tr>
      <w:tr w:rsidR="00E153A3" w:rsidRPr="00EC574C" w14:paraId="6F5FFF38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5215213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A565241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C9E8007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7A23C0C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5E67857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5A39598" w14:textId="77777777" w:rsidR="00E153A3" w:rsidRPr="00DC718C" w:rsidRDefault="00E153A3" w:rsidP="00E153A3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dministrering av legemiddel intravenøst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2,3,5,6,7,8,9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FAEC8F3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45836</w:t>
            </w:r>
          </w:p>
        </w:tc>
      </w:tr>
      <w:tr w:rsidR="00E153A3" w:rsidRPr="00EC574C" w14:paraId="76C293BC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50CF0BBE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202505D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DD1DF8C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779B695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35E38DD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0B83BBE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ntikoagulasjonsbehandling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 w:rsidRPr="00366B9F">
              <w:rPr>
                <w:rFonts w:ascii="Calibri" w:hAnsi="Calibri" w:cs="Calibri"/>
                <w:sz w:val="18"/>
                <w:szCs w:val="18"/>
              </w:rPr>
              <w:t>(3,4,5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6D8D078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9284</w:t>
            </w:r>
          </w:p>
        </w:tc>
      </w:tr>
      <w:tr w:rsidR="00E153A3" w:rsidRPr="00EC574C" w14:paraId="6EE07A5E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1AA9526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828A467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A37D5D7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B136B75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30E0C86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D0319D1" w14:textId="77777777" w:rsidR="00E153A3" w:rsidRPr="00D743A0" w:rsidRDefault="00E153A3" w:rsidP="00E153A3">
            <w:r w:rsidRPr="00E153A3">
              <w:rPr>
                <w:rFonts w:ascii="Calibri" w:hAnsi="Calibri" w:cs="Calibri"/>
                <w:b/>
                <w:sz w:val="18"/>
                <w:szCs w:val="18"/>
              </w:rPr>
              <w:t>Evaluere respons på legemiddel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B02360E" w14:textId="77777777" w:rsidR="00E153A3" w:rsidRDefault="00E153A3" w:rsidP="00E153A3">
            <w:pPr>
              <w:jc w:val="center"/>
            </w:pPr>
            <w:r w:rsidRPr="00E153A3">
              <w:rPr>
                <w:rFonts w:ascii="Calibri" w:hAnsi="Calibri" w:cs="Calibri"/>
                <w:sz w:val="18"/>
                <w:szCs w:val="18"/>
              </w:rPr>
              <w:t>10007182</w:t>
            </w:r>
          </w:p>
        </w:tc>
      </w:tr>
      <w:tr w:rsidR="00E153A3" w:rsidRPr="00EC574C" w14:paraId="6B5D2435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4C36CB3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82DCEF1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068CB12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F432B02" w14:textId="77777777" w:rsidR="00E153A3" w:rsidRPr="002D330C" w:rsidRDefault="00E153A3" w:rsidP="00E153A3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ED5D1C7" w14:textId="77777777" w:rsidR="00E153A3" w:rsidRPr="00EC574C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BDDA86A" w14:textId="77777777" w:rsidR="00E153A3" w:rsidRPr="004452A7" w:rsidRDefault="00E153A3" w:rsidP="00E153A3">
            <w:pPr>
              <w:rPr>
                <w:rFonts w:ascii="Calibri" w:hAnsi="Calibri" w:cs="Calibri"/>
                <w:sz w:val="18"/>
                <w:szCs w:val="18"/>
              </w:rPr>
            </w:pPr>
            <w:r w:rsidRPr="004452A7">
              <w:rPr>
                <w:rFonts w:ascii="Calibri" w:hAnsi="Calibri" w:cs="Calibri"/>
                <w:b/>
                <w:sz w:val="18"/>
                <w:szCs w:val="18"/>
              </w:rPr>
              <w:t>Administrering av legemiddel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2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3192E4B8" w14:textId="77777777" w:rsidR="00E153A3" w:rsidRPr="00366B9F" w:rsidRDefault="00E153A3" w:rsidP="00E153A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4452A7">
              <w:rPr>
                <w:rFonts w:ascii="Calibri" w:hAnsi="Calibri" w:cs="Calibri"/>
                <w:sz w:val="18"/>
                <w:szCs w:val="18"/>
              </w:rPr>
              <w:t>10025444</w:t>
            </w:r>
          </w:p>
        </w:tc>
      </w:tr>
      <w:tr w:rsidR="00654AD1" w:rsidRPr="00EC574C" w14:paraId="6B6699E4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F42FC63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77D95AF9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883E9C8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27AC8A14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139F4BD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76EB779" w14:textId="77777777" w:rsidR="00654AD1" w:rsidRPr="00366B9F" w:rsidRDefault="00654AD1" w:rsidP="00654AD1">
            <w:pPr>
              <w:rPr>
                <w:rFonts w:ascii="Calibri" w:hAnsi="Calibri" w:cs="Calibri"/>
                <w:sz w:val="18"/>
                <w:szCs w:val="18"/>
              </w:rPr>
            </w:pPr>
            <w:r w:rsidRPr="00366B9F">
              <w:rPr>
                <w:rFonts w:ascii="Calibri" w:hAnsi="Calibri" w:cs="Calibri"/>
                <w:b/>
                <w:sz w:val="18"/>
                <w:szCs w:val="18"/>
              </w:rPr>
              <w:t>Leire pasient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,2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D817B5D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366B9F">
              <w:rPr>
                <w:rFonts w:ascii="Calibri" w:hAnsi="Calibri" w:cs="Calibri"/>
                <w:sz w:val="18"/>
                <w:szCs w:val="18"/>
              </w:rPr>
              <w:t>10014761</w:t>
            </w:r>
          </w:p>
        </w:tc>
      </w:tr>
      <w:tr w:rsidR="00654AD1" w:rsidRPr="00EC574C" w14:paraId="46269C5D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5A2AAA73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1D9E9E6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FEEFA85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E0D6B40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3D85329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CFB2EB9" w14:textId="77777777" w:rsidR="00654AD1" w:rsidRPr="004452A7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Identifisere risiko for blødning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B3C5F74" w14:textId="77777777" w:rsidR="00654AD1" w:rsidRPr="004452A7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654AD1">
              <w:rPr>
                <w:rFonts w:ascii="Calibri" w:hAnsi="Calibri" w:cs="Calibri"/>
                <w:sz w:val="18"/>
                <w:szCs w:val="18"/>
              </w:rPr>
              <w:t>10009696</w:t>
            </w:r>
          </w:p>
        </w:tc>
      </w:tr>
      <w:tr w:rsidR="00654AD1" w:rsidRPr="00EC574C" w14:paraId="0B7616C5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DCC9999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7D2D3FF2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BFB1E0D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BBCAB5E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0071C67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BD95A94" w14:textId="77777777" w:rsidR="00654AD1" w:rsidRPr="004452A7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Forberede pasient til operasjon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5C74E4B0" w14:textId="77777777" w:rsidR="00654AD1" w:rsidRPr="004452A7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051806</w:t>
            </w:r>
          </w:p>
        </w:tc>
      </w:tr>
      <w:tr w:rsidR="00654AD1" w:rsidRPr="00EC574C" w14:paraId="0DA6EE31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C544D72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92BEC00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50990D3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B059371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FF63701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3A92337" w14:textId="77777777" w:rsidR="00654AD1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Evaluere nevrologisk status etter operasjon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AB8C694" w14:textId="77777777" w:rsidR="00654AD1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007097</w:t>
            </w:r>
          </w:p>
        </w:tc>
      </w:tr>
      <w:tr w:rsidR="00654AD1" w:rsidRPr="00EC574C" w14:paraId="176FB663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580C79C8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71A8DF65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68F1B8D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B20E5C8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81C29B5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1B78EEEE" w14:textId="77777777" w:rsidR="00654AD1" w:rsidRPr="002D330C" w:rsidRDefault="00654AD1" w:rsidP="00654AD1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972E2B4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AD1" w:rsidRPr="00EC574C" w14:paraId="107D8A65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3B4A0C6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388973C" w14:textId="77777777" w:rsidR="00654AD1" w:rsidRPr="002D330C" w:rsidRDefault="00654AD1" w:rsidP="00654AD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Svekket sirkula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A1EA155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47136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41FE6C3" w14:textId="77777777" w:rsidR="00654AD1" w:rsidRPr="002D330C" w:rsidRDefault="00654AD1" w:rsidP="00654AD1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Tilfredsstillende vevsgjennomblødning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6E4991C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593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3AD2B1F2" w14:textId="77777777" w:rsidR="00654AD1" w:rsidRPr="00273995" w:rsidRDefault="00654AD1" w:rsidP="00654AD1">
            <w:pPr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b/>
                <w:sz w:val="18"/>
                <w:szCs w:val="18"/>
              </w:rPr>
              <w:t>Overvåke nevrologisk status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7,19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4001649C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sz w:val="18"/>
                <w:szCs w:val="18"/>
              </w:rPr>
              <w:t>10035326</w:t>
            </w:r>
          </w:p>
        </w:tc>
      </w:tr>
      <w:tr w:rsidR="00654AD1" w:rsidRPr="00EC574C" w14:paraId="69D58DEE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B32F060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C3C68BF" w14:textId="77777777" w:rsidR="00654AD1" w:rsidRPr="002D330C" w:rsidRDefault="00654AD1" w:rsidP="00654AD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48B2102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87E175B" w14:textId="77777777" w:rsidR="00654AD1" w:rsidRPr="002D330C" w:rsidRDefault="00654AD1" w:rsidP="00654AD1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Blodtrykk innenfor normalområde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852B86D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7647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87A1A8B" w14:textId="77777777" w:rsidR="00654AD1" w:rsidRPr="00692E67" w:rsidRDefault="00654AD1" w:rsidP="00654AD1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Overvåke vitale tegn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0F592462" w14:textId="77777777" w:rsidR="00654AD1" w:rsidRPr="00EC574C" w:rsidRDefault="00654AD1" w:rsidP="00654AD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2113</w:t>
            </w:r>
          </w:p>
        </w:tc>
      </w:tr>
      <w:tr w:rsidR="00AC67BF" w:rsidRPr="00EC574C" w14:paraId="72655056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40B2C47E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528F83B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FC7BCD6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1CA42992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AC67BF">
              <w:rPr>
                <w:rFonts w:ascii="Calibri" w:hAnsi="Calibri" w:cs="Calibri"/>
                <w:b/>
                <w:bCs/>
                <w:sz w:val="18"/>
                <w:szCs w:val="18"/>
              </w:rPr>
              <w:t>Tilfredsstillende blodtrykk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0DB98FC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6388D84E" w14:textId="77777777" w:rsidR="00AC67BF" w:rsidRPr="00273995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Måle blodtrykk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,7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13DF2399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1996</w:t>
            </w:r>
          </w:p>
        </w:tc>
      </w:tr>
      <w:tr w:rsidR="00AC67BF" w:rsidRPr="00EC574C" w14:paraId="7FB6E50C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3C7F671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94628FE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39F46E1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06EFED5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E153A3">
              <w:rPr>
                <w:rFonts w:ascii="Calibri" w:hAnsi="Calibri" w:cs="Calibri"/>
                <w:b/>
                <w:bCs/>
                <w:sz w:val="18"/>
                <w:szCs w:val="18"/>
              </w:rPr>
              <w:t>Tilfredsstillende sirkula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D32E3B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153A3">
              <w:rPr>
                <w:rFonts w:ascii="Calibri" w:hAnsi="Calibri" w:cs="Calibri"/>
                <w:color w:val="000000"/>
                <w:sz w:val="18"/>
                <w:szCs w:val="18"/>
              </w:rPr>
              <w:t>10028380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6457592B" w14:textId="77777777" w:rsidR="00AC67BF" w:rsidRPr="00273995" w:rsidRDefault="00CF4FA4" w:rsidP="00AC67BF">
            <w:pPr>
              <w:rPr>
                <w:rFonts w:ascii="Calibri" w:hAnsi="Calibri" w:cs="Calibri"/>
                <w:sz w:val="18"/>
                <w:szCs w:val="18"/>
              </w:rPr>
            </w:pPr>
            <w:hyperlink r:id="rId9" w:history="1">
              <w:r w:rsidR="00AC67BF" w:rsidRPr="00273995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Automatisk blodtrykksmåling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0604C2EE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C67BF" w:rsidRPr="00EC574C" w14:paraId="4B40E923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67DED3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802AB41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970A6A5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1B5CD19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68A2B06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DA15115" w14:textId="77777777" w:rsidR="00AC67BF" w:rsidRPr="00273995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Måle radialispuls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6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40B06C8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44740</w:t>
            </w:r>
          </w:p>
        </w:tc>
      </w:tr>
      <w:tr w:rsidR="00AC67BF" w:rsidRPr="00EC574C" w14:paraId="66FAA7F2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143CB8FC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78916A25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DA1FC08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4A4EC301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A9BE032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8F4A80B" w14:textId="77777777" w:rsidR="00AC67BF" w:rsidRPr="00273995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b/>
                <w:sz w:val="18"/>
                <w:szCs w:val="18"/>
              </w:rPr>
              <w:t>Overvåke hjertestatus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6,13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CDF8B95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sz w:val="18"/>
                <w:szCs w:val="18"/>
              </w:rPr>
              <w:t>10034285</w:t>
            </w:r>
          </w:p>
        </w:tc>
      </w:tr>
      <w:tr w:rsidR="00AC67BF" w:rsidRPr="00EC574C" w14:paraId="7D8AA7EF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909E06E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AF3BCEB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3A35EDD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D7AEF72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040B3DD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2D41221E" w14:textId="77777777" w:rsidR="00AC67BF" w:rsidRPr="00273995" w:rsidRDefault="00CF4FA4" w:rsidP="00AC67BF">
            <w:pPr>
              <w:rPr>
                <w:rFonts w:ascii="Calibri" w:hAnsi="Calibri" w:cs="Calibri"/>
                <w:sz w:val="18"/>
                <w:szCs w:val="18"/>
              </w:rPr>
            </w:pPr>
            <w:hyperlink r:id="rId10" w:history="1">
              <w:r w:rsidR="00AC67BF" w:rsidRPr="00273995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EKG-registrering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6C6A3E7" w14:textId="77777777" w:rsidR="00AC67BF" w:rsidRPr="00273995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C67BF" w:rsidRPr="00EC574C" w14:paraId="77376CFB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4B5985E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4735938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83292D0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736E464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FE4BE53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5664281" w14:textId="77777777" w:rsidR="00AC67BF" w:rsidRPr="00366B9F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b/>
                <w:sz w:val="18"/>
                <w:szCs w:val="18"/>
              </w:rPr>
              <w:t>Overvåke intrakranielt trykk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8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F122C38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3995">
              <w:rPr>
                <w:rFonts w:ascii="Calibri" w:hAnsi="Calibri" w:cs="Calibri"/>
                <w:sz w:val="18"/>
                <w:szCs w:val="18"/>
              </w:rPr>
              <w:t>10046355</w:t>
            </w:r>
          </w:p>
        </w:tc>
      </w:tr>
      <w:tr w:rsidR="00AC67BF" w:rsidRPr="00EC574C" w14:paraId="14EEDFC6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45CD724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8B64098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2D8C9C2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71C0D657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DEBB0A9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25E4E9FC" w14:textId="77777777" w:rsidR="00AC67BF" w:rsidRPr="00DC718C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dministrering av legemiddel intravenøst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2,3,5,6,7,8,9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59F130ED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45836</w:t>
            </w:r>
          </w:p>
        </w:tc>
      </w:tr>
      <w:tr w:rsidR="00AC67BF" w:rsidRPr="00EC574C" w14:paraId="720C1AFB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B0B6315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6EE4E049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D7D518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BAE399C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5E4CFAA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5FF9D3A" w14:textId="4A2F3D23" w:rsidR="00AC67BF" w:rsidRPr="002D330C" w:rsidRDefault="00AC67BF" w:rsidP="0075061F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ntikoagulasjonsbehandling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 w:rsidRPr="00366B9F">
              <w:rPr>
                <w:rFonts w:ascii="Calibri" w:hAnsi="Calibri" w:cs="Calibri"/>
                <w:sz w:val="18"/>
                <w:szCs w:val="18"/>
              </w:rPr>
              <w:t>(3,4,5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A3F8632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9284</w:t>
            </w:r>
          </w:p>
        </w:tc>
      </w:tr>
      <w:tr w:rsidR="00AC67BF" w:rsidRPr="00EC574C" w14:paraId="711077CC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57401E6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5E79B1FD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DAE2427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1CADE5EE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65A9561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6C2193BC" w14:textId="77777777" w:rsidR="00AC67BF" w:rsidRPr="00366B9F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  <w:r w:rsidRPr="00366B9F">
              <w:rPr>
                <w:rFonts w:ascii="Calibri" w:hAnsi="Calibri" w:cs="Calibri"/>
                <w:b/>
                <w:sz w:val="18"/>
                <w:szCs w:val="18"/>
              </w:rPr>
              <w:t>Leire pasient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,2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5F2D89E8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366B9F">
              <w:rPr>
                <w:rFonts w:ascii="Calibri" w:hAnsi="Calibri" w:cs="Calibri"/>
                <w:sz w:val="18"/>
                <w:szCs w:val="18"/>
              </w:rPr>
              <w:t>10014761</w:t>
            </w:r>
          </w:p>
        </w:tc>
      </w:tr>
      <w:tr w:rsidR="00AC67BF" w:rsidRPr="00EC574C" w14:paraId="4E138394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1FD0CA3E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7EB6D30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DC89AEA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3EBB9A1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53D3F49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9B1BFA3" w14:textId="77777777" w:rsidR="00AC67BF" w:rsidRPr="00366B9F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311D48A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C67BF" w:rsidRPr="00EC574C" w14:paraId="2E5C5AAB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DABAF9D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E7CF4A0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AC168C1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8DC8AA8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FC02101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8BEF242" w14:textId="77777777" w:rsidR="00AC67BF" w:rsidRPr="002D330C" w:rsidRDefault="00AC67BF" w:rsidP="00AC67BF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5060D872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C67BF" w:rsidRPr="00EC574C" w14:paraId="467B7883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80F1003" w14:textId="77777777" w:rsidR="00AC67BF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4E61E47" w14:textId="77777777" w:rsidR="00AC67BF" w:rsidRPr="00FC0C69" w:rsidRDefault="00AC67BF" w:rsidP="00AC67BF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FC0C69">
              <w:rPr>
                <w:rFonts w:ascii="Calibri" w:hAnsi="Calibri" w:cs="Calibri"/>
                <w:b/>
                <w:sz w:val="18"/>
                <w:szCs w:val="18"/>
              </w:rPr>
              <w:t xml:space="preserve">Redusert gassutveksling 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B2465CD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FC0C69">
              <w:rPr>
                <w:rFonts w:ascii="Calibri" w:hAnsi="Calibri" w:cs="Calibri"/>
                <w:sz w:val="18"/>
                <w:szCs w:val="18"/>
              </w:rPr>
              <w:t>10001177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E626BC5" w14:textId="77777777" w:rsidR="00AC67BF" w:rsidRPr="00FC0C69" w:rsidRDefault="00AC67BF" w:rsidP="00AC67BF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FC0C69">
              <w:rPr>
                <w:rFonts w:ascii="Calibri" w:hAnsi="Calibri" w:cs="Calibri"/>
                <w:b/>
                <w:sz w:val="18"/>
                <w:szCs w:val="18"/>
              </w:rPr>
              <w:t>Tilfredsstillende gassutveksling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0CD5FF9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FC0C69">
              <w:rPr>
                <w:rFonts w:ascii="Calibri" w:hAnsi="Calibri" w:cs="Calibri"/>
                <w:sz w:val="18"/>
                <w:szCs w:val="18"/>
              </w:rPr>
              <w:t>10027993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1E7B396" w14:textId="77777777" w:rsidR="00AC67BF" w:rsidRPr="007A391B" w:rsidRDefault="00AC67BF" w:rsidP="00AC67BF">
            <w:pPr>
              <w:rPr>
                <w:rFonts w:ascii="Calibri" w:hAnsi="Calibri" w:cs="Calibri"/>
                <w:bCs/>
                <w:color w:val="000000"/>
                <w:sz w:val="20"/>
                <w:szCs w:val="18"/>
              </w:rPr>
            </w:pPr>
            <w:r w:rsidRPr="007A391B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Overvåke oksygensaturasjon med pulsoksymeter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 (2,10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60E1836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A391B">
              <w:rPr>
                <w:rFonts w:ascii="Calibri" w:hAnsi="Calibri" w:cs="Calibri"/>
                <w:color w:val="000000"/>
                <w:sz w:val="18"/>
                <w:szCs w:val="18"/>
              </w:rPr>
              <w:t>10032047</w:t>
            </w:r>
          </w:p>
        </w:tc>
      </w:tr>
      <w:tr w:rsidR="00AC67BF" w:rsidRPr="00EC574C" w14:paraId="44DB831F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9CB0EDD" w14:textId="77777777" w:rsidR="00AC67BF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E05DC85" w14:textId="77777777" w:rsidR="00AC67BF" w:rsidRPr="00FC0C69" w:rsidRDefault="00AC67BF" w:rsidP="00AC67BF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1E9C8E9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0CD7062" w14:textId="77777777" w:rsidR="00AC67BF" w:rsidRPr="00FC0C69" w:rsidRDefault="00AC67BF" w:rsidP="00AC67BF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45D1BFF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307C88B" w14:textId="77777777" w:rsidR="00AC67BF" w:rsidRPr="007A391B" w:rsidRDefault="00CF4FA4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hyperlink r:id="rId11" w:history="1">
              <w:r w:rsidR="00AC67BF" w:rsidRPr="00FC0C69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Måling av oksygenmetning med pulsoksymeter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CA58492" w14:textId="77777777" w:rsidR="00AC67BF" w:rsidRPr="007A391B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C67BF" w:rsidRPr="00EC574C" w14:paraId="14127A6A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4420AF0" w14:textId="77777777" w:rsidR="00AC67BF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4AA6863" w14:textId="77777777" w:rsidR="00AC67BF" w:rsidRPr="00A91475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8737793" w14:textId="77777777" w:rsidR="00AC67BF" w:rsidRPr="00A91475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0BF4BE6" w14:textId="77777777" w:rsidR="00AC67BF" w:rsidRPr="00A91475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5CF7605" w14:textId="77777777" w:rsidR="00AC67BF" w:rsidRPr="00A91475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2EF71E3" w14:textId="77777777" w:rsidR="00AC67BF" w:rsidRPr="007A391B" w:rsidRDefault="00AC67BF" w:rsidP="00AC67BF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A391B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Oksygenbehandling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,10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6F0EF1F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A391B">
              <w:rPr>
                <w:rFonts w:ascii="Calibri" w:hAnsi="Calibri" w:cs="Calibri"/>
                <w:color w:val="000000"/>
                <w:sz w:val="18"/>
                <w:szCs w:val="18"/>
              </w:rPr>
              <w:tab/>
              <w:t>10039369</w:t>
            </w:r>
          </w:p>
        </w:tc>
      </w:tr>
      <w:tr w:rsidR="00AC67BF" w:rsidRPr="00EC574C" w14:paraId="322AF2EF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3EEFB9E" w14:textId="77777777" w:rsidR="00AC67BF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2379E56" w14:textId="77777777" w:rsidR="00AC67BF" w:rsidRPr="00A91475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AC21D16" w14:textId="77777777" w:rsidR="00AC67BF" w:rsidRPr="00A91475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3E2B8A6" w14:textId="77777777" w:rsidR="00AC67BF" w:rsidRPr="00A91475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BD2821B" w14:textId="77777777" w:rsidR="00AC67BF" w:rsidRPr="00A91475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5D642CA" w14:textId="77777777" w:rsidR="00AC67BF" w:rsidRPr="002D330C" w:rsidRDefault="00CF4FA4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hyperlink r:id="rId12" w:history="1">
              <w:r w:rsidR="00AC67BF" w:rsidRPr="00FC0C69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Oksygentilførsel med nesekateter/maske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7CD1853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C67BF" w:rsidRPr="00EC574C" w14:paraId="1722E7CE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4B678F1" w14:textId="77777777" w:rsidR="00AC67BF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74A7F47" w14:textId="77777777" w:rsidR="00AC67BF" w:rsidRPr="00FC0C69" w:rsidRDefault="00AC67BF" w:rsidP="00AC67BF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001BCCE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DB507E6" w14:textId="77777777" w:rsidR="00AC67BF" w:rsidRPr="00FC0C69" w:rsidRDefault="00AC67BF" w:rsidP="00AC67BF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4FCCCF5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14FBB01" w14:textId="77777777" w:rsidR="00AC67BF" w:rsidRPr="00FC0C69" w:rsidRDefault="00AC67BF" w:rsidP="00AC67B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FC0C69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Opprettholde ventilasjon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AC5F3B2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FC0C69">
              <w:rPr>
                <w:rFonts w:ascii="Calibri" w:hAnsi="Calibri" w:cs="Calibri"/>
                <w:sz w:val="18"/>
                <w:szCs w:val="18"/>
              </w:rPr>
              <w:t>10036646</w:t>
            </w:r>
          </w:p>
        </w:tc>
      </w:tr>
      <w:tr w:rsidR="00AC67BF" w:rsidRPr="00EC574C" w14:paraId="66AA476F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123924B" w14:textId="77777777" w:rsidR="00AC67BF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CB01386" w14:textId="77777777" w:rsidR="00AC67BF" w:rsidRPr="00A91475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9E9D212" w14:textId="77777777" w:rsidR="00AC67BF" w:rsidRPr="00A91475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2A2CE6F0" w14:textId="77777777" w:rsidR="00AC67BF" w:rsidRPr="00A91475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7A45C55" w14:textId="77777777" w:rsidR="00AC67BF" w:rsidRPr="00A91475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1776E5E0" w14:textId="77777777" w:rsidR="00AC67BF" w:rsidRPr="00FC0C69" w:rsidRDefault="00CF4FA4" w:rsidP="00AC67B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13" w:history="1">
              <w:r w:rsidR="00AC67BF" w:rsidRPr="00FC0C69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Ikke- invasiv overtrykksventilering (BPAP) ved akutt respirasjonssvikt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75D704E" w14:textId="77777777" w:rsidR="00AC67BF" w:rsidRPr="00FC0C69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C67BF" w:rsidRPr="00EC574C" w14:paraId="2514F4AF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D836B21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5B1A9DB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BCDFA5F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80AD0C0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1F71F1A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07121FB" w14:textId="77777777" w:rsidR="00AC67BF" w:rsidRPr="00273995" w:rsidRDefault="00AC67BF" w:rsidP="00AC67BF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F3165A2" w14:textId="77777777" w:rsidR="00AC67BF" w:rsidRPr="00273995" w:rsidRDefault="00AC67BF" w:rsidP="00AC67BF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C67BF" w:rsidRPr="00EC574C" w14:paraId="2E2F8A2D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FFBA8B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6484C887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Økt intrakranielt trykk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50DBE88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5395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B5338EF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Tilfredsstillende intrakraniell adaptiv kapasitet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2BBCDEB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071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9D7607A" w14:textId="77777777" w:rsidR="00AC67BF" w:rsidRPr="00990F4C" w:rsidRDefault="00AC67BF" w:rsidP="00AC67BF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Overvåke nevrologisk status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669CF352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5326</w:t>
            </w:r>
          </w:p>
        </w:tc>
      </w:tr>
      <w:tr w:rsidR="00AC67BF" w:rsidRPr="00EC574C" w14:paraId="2E601A61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70D49DB6" w14:textId="77777777" w:rsidR="00AC67BF" w:rsidRDefault="00AC67BF" w:rsidP="00AC67BF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7B34641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39AFE43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C19113B" w14:textId="77777777" w:rsidR="00AC67BF" w:rsidRPr="002D330C" w:rsidRDefault="00AC67BF" w:rsidP="00AC67BF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8B6C373" w14:textId="77777777" w:rsidR="00AC67BF" w:rsidRPr="00EC574C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674E366" w14:textId="77777777" w:rsidR="00AC67BF" w:rsidRDefault="00AC67BF" w:rsidP="00AC67BF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Overvåke intrakranielt trykk </w:t>
            </w:r>
            <w:r>
              <w:rPr>
                <w:rFonts w:ascii="Calibri" w:hAnsi="Calibri" w:cs="Calibri"/>
                <w:sz w:val="18"/>
                <w:szCs w:val="18"/>
              </w:rPr>
              <w:t>(8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5D44AAFA" w14:textId="77777777" w:rsidR="00AC67BF" w:rsidRDefault="00AC67BF" w:rsidP="00AC67BF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046355</w:t>
            </w:r>
          </w:p>
        </w:tc>
      </w:tr>
      <w:tr w:rsidR="00AD7A08" w:rsidRPr="00EC574C" w14:paraId="6FEF2E4A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7E0C1BF" w14:textId="77D5E703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475934E" w14:textId="25B6FB5D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DA0E5C9" w14:textId="2DE42D9F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09C30AD" w14:textId="44774022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30442FA" w14:textId="4DEAD196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258A3A67" w14:textId="7915A1BD" w:rsidR="00AD7A08" w:rsidRPr="00654AD1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42EF4321" w14:textId="4BA0F64C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5C829041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04AE2C2" w14:textId="63042F7F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3EA12E8" w14:textId="329F029D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 </w:t>
            </w:r>
            <w:r>
              <w:rPr>
                <w:rFonts w:ascii="Calibri" w:hAnsi="Calibri" w:cs="Calibri"/>
                <w:b/>
                <w:bCs/>
                <w:sz w:val="18"/>
                <w:szCs w:val="18"/>
              </w:rPr>
              <w:t>Feber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5E40D60" w14:textId="193414F5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C67BF">
              <w:rPr>
                <w:rFonts w:ascii="Calibri" w:hAnsi="Calibri" w:cs="Calibri"/>
                <w:sz w:val="18"/>
                <w:szCs w:val="18"/>
              </w:rPr>
              <w:t>10041539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8E1CD1A" w14:textId="7E14BF43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Kroppstemperatur innenfor normalområdet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986453F" w14:textId="7CFA5962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7652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F1B63D1" w14:textId="2B44021C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Håndtere feber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12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8D13247" w14:textId="6B11A93C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41721</w:t>
            </w:r>
          </w:p>
        </w:tc>
      </w:tr>
      <w:tr w:rsidR="00AD7A08" w:rsidRPr="00EC574C" w14:paraId="745C12C8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5115374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5F5EE3E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6C17F6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840E20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C2B804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1BE41E6C" w14:textId="1F96646D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Måle kroppstemperatur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12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96FE2CA" w14:textId="6797665D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2006</w:t>
            </w:r>
          </w:p>
        </w:tc>
      </w:tr>
      <w:tr w:rsidR="00AD7A08" w:rsidRPr="00EC574C" w14:paraId="01DD171F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D016FA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0B257526" w14:textId="363EE38A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70BE29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E01502A" w14:textId="25ABF23C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36D3EC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10DA112" w14:textId="5078BE1D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Administrering av febernedsettende legemiddel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,19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2E90E79" w14:textId="432241F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7248</w:t>
            </w:r>
          </w:p>
        </w:tc>
      </w:tr>
      <w:tr w:rsidR="00AD7A08" w:rsidRPr="00EC574C" w14:paraId="52DEA199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AA7E7D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6753D9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AC82BE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C486421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036168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60B69B9" w14:textId="14497BFF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Evaluere respons på temperaturregulering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EE3C3E3" w14:textId="6226A240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10007195</w:t>
            </w:r>
          </w:p>
        </w:tc>
      </w:tr>
      <w:tr w:rsidR="00AD7A08" w:rsidRPr="00EC574C" w14:paraId="32D8B4DD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2BFC09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14C1C4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FE584D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3261D0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8343ED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75B2815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F1D51D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7D64445B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911242B" w14:textId="220F3F1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3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01A56C5A" w14:textId="3DF42CF2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</w:rPr>
              <w:t>Forstyrrelse i væskebalanse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23A6D4C" w14:textId="5B6D26B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color w:val="000000"/>
                <w:sz w:val="18"/>
              </w:rPr>
              <w:t>10042335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67FC3B7" w14:textId="05731C6A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</w:rPr>
              <w:t>Væskebalanse innenfor normalområdet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E84373E" w14:textId="2C15D17F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color w:val="000000"/>
                <w:sz w:val="18"/>
              </w:rPr>
              <w:t>10033721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314837B7" w14:textId="5C12B772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</w:rPr>
              <w:t>Administrere væskebehandling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</w:rPr>
              <w:t>(1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A8E3A6D" w14:textId="55148719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color w:val="000000"/>
                <w:sz w:val="18"/>
              </w:rPr>
              <w:t>10039330</w:t>
            </w:r>
          </w:p>
        </w:tc>
      </w:tr>
      <w:tr w:rsidR="00AD7A08" w:rsidRPr="00EC574C" w14:paraId="627A2E21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0A9F525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D25BFA0" w14:textId="0F8FBF7F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C351A9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C49046B" w14:textId="18B236D1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</w:rPr>
              <w:t>Tilfredsstillende elektrolyttbalanse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83B4B40" w14:textId="07EDB4F0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color w:val="000000"/>
                <w:sz w:val="18"/>
              </w:rPr>
              <w:t>10033709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65C28993" w14:textId="454319D4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</w:rPr>
              <w:t>Overvåke væskebalans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</w:rPr>
              <w:t>(1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324B67F" w14:textId="3A42AE29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color w:val="000000"/>
                <w:sz w:val="18"/>
              </w:rPr>
              <w:t>10040852</w:t>
            </w:r>
          </w:p>
        </w:tc>
      </w:tr>
      <w:tr w:rsidR="00AD7A08" w:rsidRPr="00EC574C" w14:paraId="01E3288F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04489BE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7091C6AE" w14:textId="0A29A095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37FF24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7E7E6B60" w14:textId="1602F2CF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2EA3D0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F353399" w14:textId="476F5B00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7097BE7" w14:textId="1174C32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749210B5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22F1459" w14:textId="7A7C6508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32C9643" w14:textId="113CCB63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253388">
              <w:rPr>
                <w:rFonts w:ascii="Calibri" w:hAnsi="Calibri" w:cs="Calibri"/>
                <w:b/>
                <w:sz w:val="18"/>
                <w:szCs w:val="18"/>
              </w:rPr>
              <w:t>Hyperglykemi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08D72D1" w14:textId="64534298" w:rsidR="00AD7A08" w:rsidRPr="002D330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253388">
              <w:rPr>
                <w:rFonts w:ascii="Calibri" w:hAnsi="Calibri" w:cs="Calibri"/>
                <w:sz w:val="18"/>
                <w:szCs w:val="18"/>
              </w:rPr>
              <w:t>10027550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D7A73AC" w14:textId="692EB2CF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Blodsukkernivå innenfor normalområde 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DB46CB9" w14:textId="3F8E9720" w:rsidR="00AD7A08" w:rsidRPr="002D330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3685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DBBA396" w14:textId="5C487DFD" w:rsidR="00AD7A08" w:rsidRPr="00990F4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</w:rPr>
            </w:pPr>
            <w:r w:rsidRPr="00253388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Håndtere hyperglykemi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27F9C0B" w14:textId="64164B2B" w:rsidR="00AD7A08" w:rsidRPr="002D330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253388">
              <w:rPr>
                <w:rFonts w:ascii="Calibri" w:hAnsi="Calibri" w:cs="Calibri"/>
                <w:color w:val="000000"/>
                <w:sz w:val="18"/>
                <w:szCs w:val="18"/>
              </w:rPr>
              <w:t>10035286</w:t>
            </w:r>
          </w:p>
        </w:tc>
      </w:tr>
      <w:tr w:rsidR="00AD7A08" w:rsidRPr="00EC574C" w14:paraId="5BF522C5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297F13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A0E508E" w14:textId="62C2AF76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235358C" w14:textId="77777777" w:rsidR="00AD7A08" w:rsidRPr="002D330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E540D28" w14:textId="516675D1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9899471" w14:textId="6EE48F9D" w:rsidR="00AD7A08" w:rsidRPr="002D330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E1095E2" w14:textId="464E9EEA" w:rsidR="00AD7A08" w:rsidRPr="00990F4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Overvåke blodsukker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2,10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D52C8FB" w14:textId="51335F3B" w:rsidR="00AD7A08" w:rsidRPr="002D330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2034</w:t>
            </w:r>
          </w:p>
        </w:tc>
      </w:tr>
      <w:tr w:rsidR="00AD7A08" w:rsidRPr="00EC574C" w14:paraId="5A9B3916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643B46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E6C051E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10D30D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2181D0D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21F26E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023778E" w14:textId="3AD94DAD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hyperlink r:id="rId14" w:history="1">
              <w:r w:rsidRPr="004452A7">
                <w:rPr>
                  <w:rStyle w:val="Hyperkobling"/>
                  <w:rFonts w:ascii="Calibri" w:hAnsi="Calibri" w:cs="Calibri"/>
                  <w:bCs/>
                  <w:sz w:val="18"/>
                  <w:szCs w:val="18"/>
                </w:rPr>
                <w:t>VAR: Blodsukkermåling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BAE590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6C0FD7C1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18E47F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A6B2140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AE7644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9FEAAF8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9F1C85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B9F2F5B" w14:textId="3D85A743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Administrering av insulin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2,10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4E8A508" w14:textId="4B6E7EC5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0417</w:t>
            </w:r>
          </w:p>
        </w:tc>
      </w:tr>
      <w:tr w:rsidR="00AD7A08" w:rsidRPr="00EC574C" w14:paraId="64E62E9C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E97632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0C2D230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D06562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724D4EA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B08E34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F05206C" w14:textId="690225B4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hyperlink r:id="rId15" w:history="1">
              <w:r w:rsidRPr="004452A7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Administrering av subkutan injeksjon</w:t>
              </w:r>
            </w:hyperlink>
            <w:r>
              <w:rPr>
                <w:rFonts w:ascii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2B9971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22578B14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74727C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FCD0D9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88EA0E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2BFE2AF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6683DD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81890DB" w14:textId="77777777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617A0D2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4AEE3C81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0FE9FA61" w14:textId="2855FBC3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E37189B" w14:textId="05A829B5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Risiko for infek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2B7C315" w14:textId="1F54AB45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15133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1EC3CF21" w14:textId="0E3B377B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ngen infek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8EDD7F0" w14:textId="10CC331E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945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3781FFCF" w14:textId="04D1B9AE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Overvåke vitale tegn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,12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113F7813" w14:textId="7CCCE90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2113</w:t>
            </w:r>
          </w:p>
        </w:tc>
      </w:tr>
      <w:tr w:rsidR="00AD7A08" w:rsidRPr="00EC574C" w14:paraId="0613887C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0940545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99AEAD4" w14:textId="77777777" w:rsidR="00AD7A08" w:rsidRPr="00253388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72F9ACA" w14:textId="77777777" w:rsidR="00AD7A08" w:rsidRPr="00253388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4851EDB5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A1906A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D221773" w14:textId="5C14A0CF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hyperlink r:id="rId16" w:history="1">
              <w:r w:rsidRPr="00F050A0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Tidlig identifisering av kliniske tegn på forverring av helsetilstanden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1FEA999B" w14:textId="055C9CCE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1DABA941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667A0DD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0931162" w14:textId="77777777" w:rsidR="00AD7A08" w:rsidRPr="00253388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50EA0EF" w14:textId="77777777" w:rsidR="00AD7A08" w:rsidRPr="00253388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7D40E3D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D7181F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69429C3" w14:textId="1E6A1B5D" w:rsidR="00AD7A08" w:rsidRPr="004452A7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FF370E">
              <w:rPr>
                <w:rFonts w:ascii="Calibri" w:hAnsi="Calibri" w:cs="Calibri"/>
                <w:sz w:val="18"/>
                <w:szCs w:val="18"/>
              </w:rPr>
              <w:t>Se nasjonal VP: Sepsis - akutt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D1304C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6BAB5BD5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D88DD5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66A0D57B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32ABF5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9FAC5B7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47FF34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3BA46639" w14:textId="3D7CD936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2CF26F7A" w14:textId="753997AE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20DA2599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69E8B9B" w14:textId="69D6EE7A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B5E82F7" w14:textId="7587BC59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kutte Smerter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3D30669" w14:textId="73519019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00454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1A9CB54" w14:textId="1B121355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ngen smerter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9EA1F8B" w14:textId="1F7C6E49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9008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5C90306" w14:textId="039FA829" w:rsidR="00AD7A08" w:rsidRPr="00692E67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Smertebehandling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B85A366" w14:textId="1F02E4DE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11660</w:t>
            </w:r>
          </w:p>
        </w:tc>
      </w:tr>
      <w:tr w:rsidR="00AD7A08" w:rsidRPr="00EC574C" w14:paraId="29EF3978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BE11221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4817AFE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658379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15A7DF7" w14:textId="4D12E66C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Reduserte smerter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79F5734" w14:textId="691EABE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7917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6E14400" w14:textId="58B5A19F" w:rsidR="00AD7A08" w:rsidRPr="00F050A0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 xml:space="preserve">Se nasjonal </w:t>
            </w:r>
            <w:r w:rsidRPr="00253388">
              <w:rPr>
                <w:rFonts w:ascii="Calibri" w:hAnsi="Calibri" w:cs="Calibri"/>
                <w:sz w:val="18"/>
                <w:szCs w:val="18"/>
              </w:rPr>
              <w:t>VP</w:t>
            </w:r>
            <w:r>
              <w:rPr>
                <w:rFonts w:ascii="Calibri" w:hAnsi="Calibri" w:cs="Calibri"/>
                <w:sz w:val="18"/>
                <w:szCs w:val="18"/>
              </w:rPr>
              <w:t>:</w:t>
            </w:r>
            <w:r w:rsidRPr="00253388">
              <w:rPr>
                <w:rFonts w:ascii="Calibri" w:hAnsi="Calibri" w:cs="Calibri"/>
                <w:sz w:val="18"/>
                <w:szCs w:val="18"/>
              </w:rPr>
              <w:t xml:space="preserve"> Smerter - akutt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6AFA933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33B2DD02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1E040E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0327BA1D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61BA13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D054535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E3CB48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19E69AAD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3EC8AD7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355BB91E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6FD57376" w14:textId="1302DDA8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6ABB589F" w14:textId="6FFE2FCC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Kvalme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043B530" w14:textId="057CA70A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00859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308ABBB8" w14:textId="1A20DCEA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ngen kvalme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5504E0B" w14:textId="79C7ABE9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984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04CEF1CA" w14:textId="7C1AFE9B" w:rsidR="00AD7A08" w:rsidRPr="00990F4C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Vurdere </w:t>
            </w: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kvalm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121E742E" w14:textId="32A66EFB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1C6DD2">
              <w:rPr>
                <w:rFonts w:ascii="Calibri" w:hAnsi="Calibri" w:cs="Calibri"/>
                <w:color w:val="000000"/>
                <w:sz w:val="18"/>
                <w:szCs w:val="18"/>
              </w:rPr>
              <w:t>10043694</w:t>
            </w:r>
          </w:p>
        </w:tc>
      </w:tr>
      <w:tr w:rsidR="00AD7A08" w:rsidRPr="00EC574C" w14:paraId="3953D0E7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1AD9746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353C90C" w14:textId="35FC519A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054903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72DC3C2" w14:textId="2BD34030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1BBB648" w14:textId="32532210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394CA29A" w14:textId="6252309A" w:rsidR="00AD7A08" w:rsidRPr="0025338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253388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Se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nasjonal </w:t>
            </w:r>
            <w:r w:rsidRPr="00253388">
              <w:rPr>
                <w:rFonts w:ascii="Calibri" w:hAnsi="Calibri" w:cs="Calibri"/>
                <w:color w:val="000000"/>
                <w:sz w:val="18"/>
                <w:szCs w:val="18"/>
              </w:rPr>
              <w:t>VP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:</w:t>
            </w:r>
            <w:r w:rsidRPr="00253388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Kvalme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4C06BB7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08A13BDB" w14:textId="77777777" w:rsidTr="00FF370E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F81F89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82BC946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2D5504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C75A96F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8F1C18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2D9AD082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273DCAF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460A5089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C820246" w14:textId="28B93C8B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29DF65F" w14:textId="65546FFE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Risiko for brekninger og oppkast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101642A" w14:textId="735958C2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41587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D6C8E4D" w14:textId="45AF037C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ngen brekninger og oppkast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89C0129" w14:textId="6625935F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9181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3E5258F" w14:textId="4A938FDC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Håndtere brekninger og oppkast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2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68DECA78" w14:textId="1A02B76D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46329</w:t>
            </w:r>
          </w:p>
        </w:tc>
      </w:tr>
      <w:tr w:rsidR="00AD7A08" w:rsidRPr="00EC574C" w14:paraId="3164FF82" w14:textId="77777777" w:rsidTr="00FF370E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4C063A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3BC9766" w14:textId="79B2919B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508FCB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24D30DEF" w14:textId="4F57E32A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FCA586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0AF15D5" w14:textId="2BBB667F" w:rsidR="00AD7A08" w:rsidRPr="0025338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7E543B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4029A731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3BA4AF2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7E09BC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Risiko for aspira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EC47DA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15024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131451A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 stand til å svelge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D8CFDB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295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4EDEFA1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Vurdere svelg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e</w:t>
            </w: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evn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15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670EDC6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50155</w:t>
            </w:r>
          </w:p>
        </w:tc>
      </w:tr>
      <w:tr w:rsidR="00AD7A08" w:rsidRPr="00EC574C" w14:paraId="77721953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18FFEBD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D07D700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0CFD57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03C43F7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ngen aspira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308348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783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6CD2B6D6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Forebygge aspirasjon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6ABD339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51810</w:t>
            </w:r>
          </w:p>
        </w:tc>
      </w:tr>
      <w:tr w:rsidR="00AD7A08" w:rsidRPr="00EC574C" w14:paraId="7342CE14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6F4278B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641CFBBC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6F2489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7D8AFC3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EDBA7E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3BC61201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1C6DD2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Vurdere bevissthet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1C6DD2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2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8AD813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C6DD2">
              <w:rPr>
                <w:rFonts w:ascii="Calibri" w:hAnsi="Calibri" w:cs="Calibri"/>
                <w:color w:val="000000"/>
                <w:sz w:val="18"/>
                <w:szCs w:val="18"/>
              </w:rPr>
              <w:t>10050186</w:t>
            </w:r>
          </w:p>
        </w:tc>
      </w:tr>
      <w:tr w:rsidR="00AD7A08" w:rsidRPr="00EC574C" w14:paraId="3C32972C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64E8D0D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529FF65C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DBAFAB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9322443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3A604F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31A584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rettelegge måltid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4B91A4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51141</w:t>
            </w:r>
          </w:p>
        </w:tc>
      </w:tr>
      <w:tr w:rsidR="00AD7A08" w:rsidRPr="00EC574C" w14:paraId="6CC29028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7BDE4A5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9D73098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F6FFF3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369F1CE7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12492A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31BB8A3" w14:textId="77777777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hyperlink r:id="rId17" w:history="1">
              <w:r w:rsidRPr="003F072C">
                <w:rPr>
                  <w:rStyle w:val="Hyperkobling"/>
                  <w:rFonts w:ascii="Calibri" w:hAnsi="Calibri" w:cs="Calibri"/>
                  <w:bCs/>
                  <w:sz w:val="18"/>
                  <w:szCs w:val="18"/>
                </w:rPr>
                <w:t>VAR: Servering av mat</w:t>
              </w:r>
            </w:hyperlink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19870B2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1EBB5B31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7F213DF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9527103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AC662E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17CDC19E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B89819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53E8594" w14:textId="77777777" w:rsidR="00AD7A08" w:rsidRDefault="00AD7A08" w:rsidP="00AD7A08">
            <w:r w:rsidRPr="00AC67B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Munnstell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A97704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AC67BF">
              <w:rPr>
                <w:rFonts w:ascii="Calibri" w:hAnsi="Calibri" w:cs="Calibri"/>
                <w:color w:val="000000"/>
                <w:sz w:val="18"/>
                <w:szCs w:val="18"/>
              </w:rPr>
              <w:t>10032184</w:t>
            </w:r>
          </w:p>
        </w:tc>
      </w:tr>
      <w:tr w:rsidR="00AD7A08" w:rsidRPr="00EC574C" w14:paraId="418D0333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14A622F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4985877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38694F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7D0C8E81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5C3EA7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2806BDF5" w14:textId="77777777" w:rsidR="00AD7A08" w:rsidRPr="00AC67BF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hyperlink r:id="rId18" w:history="1">
              <w:r w:rsidRPr="00AC67BF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Spesielt munnstell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25B23AF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78A5CE46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9C0A3D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E59CFDC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6880E9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CA40D9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CA970A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B53B5F8" w14:textId="77777777" w:rsidR="00AD7A08" w:rsidRPr="00615F85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hyperlink r:id="rId19" w:history="1">
              <w:r w:rsidRPr="00615F85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Munnstell ved tannproteser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578DC3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6F8ECD60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0BE7438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2163B54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9EEE29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C77122C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F00E39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0292918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hyperlink r:id="rId20" w:history="1">
              <w:r w:rsidRPr="00615F85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Munnstell ved broer og implantater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61A71D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70DA3FC7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469CE9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7A27544A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1D9882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1482D89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907A88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65DA0382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hyperlink r:id="rId21" w:history="1">
              <w:r w:rsidRPr="00615F85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Tannpuss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7C58DB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3D7BEC50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7FCDAC3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10542AEC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7FF661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BFC6FB2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4E55FCB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3CCFED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A58D8A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6CCE6E68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56257FB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77A19AB2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Problem med svelgeevne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DB88B3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01033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BC25E4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 stand til å svelge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AA7AFB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295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E0C1AB4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Vurdere svelg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e</w:t>
            </w: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evn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15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169397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50155</w:t>
            </w:r>
          </w:p>
        </w:tc>
      </w:tr>
      <w:tr w:rsidR="00AD7A08" w:rsidRPr="00EC574C" w14:paraId="60C130EC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66E867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9285DDE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CA5C5B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E9E1269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ngen aspirasjon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1350A5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783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ADA1D97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Forebygge aspirasjon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CAE2B5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51810</w:t>
            </w:r>
          </w:p>
        </w:tc>
      </w:tr>
      <w:tr w:rsidR="00AD7A08" w:rsidRPr="00EC574C" w14:paraId="73059CFC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E7EADC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0CDE1958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F7EFB4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57B3A2D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fredsstillende funksjon i lunger og luftveier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373803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160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10B0D88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rettelegge måltid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012F9C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51141</w:t>
            </w:r>
          </w:p>
        </w:tc>
      </w:tr>
      <w:tr w:rsidR="00AD7A08" w:rsidRPr="00EC574C" w14:paraId="06B876E3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964714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D59758C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BFF58C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DFD606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Næringsinntak innenfor normalområdet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C67F2F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7572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ADF9869" w14:textId="77777777" w:rsidR="00AD7A08" w:rsidRPr="003F072C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hyperlink r:id="rId22" w:history="1">
              <w:r w:rsidRPr="003F072C">
                <w:rPr>
                  <w:rStyle w:val="Hyperkobling"/>
                  <w:rFonts w:ascii="Calibri" w:hAnsi="Calibri" w:cs="Calibri"/>
                  <w:bCs/>
                  <w:sz w:val="18"/>
                  <w:szCs w:val="18"/>
                </w:rPr>
                <w:t>VAR: Servering av mat</w:t>
              </w:r>
            </w:hyperlink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EE6C8F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1E75FF05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DB59D0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B5723EF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90A7FC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2D5148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380E54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2E84F5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537F31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7D58DE59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FC51CB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7EC41CC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Risiko for svekket ernæringsinntak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DA4FF5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3013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3DE53481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Næringsinntak innenfor normalområdet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D1C08D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7572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78AE622" w14:textId="77777777" w:rsidR="00AD7A08" w:rsidRPr="001C6DD2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1C6DD2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Vurdere ernæringsstatus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06AB86A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C6DD2">
              <w:rPr>
                <w:rFonts w:ascii="Calibri" w:hAnsi="Calibri" w:cs="Calibri"/>
                <w:color w:val="000000"/>
                <w:sz w:val="18"/>
                <w:szCs w:val="18"/>
              </w:rPr>
              <w:t>10030660</w:t>
            </w:r>
          </w:p>
        </w:tc>
      </w:tr>
      <w:tr w:rsidR="00AD7A08" w:rsidRPr="00EC574C" w14:paraId="5ABF75A4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556F2F1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03B2F613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396E74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4F34823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C743A8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01F5BF2F" w14:textId="77777777" w:rsidR="00AD7A08" w:rsidRPr="00394532" w:rsidRDefault="00AD7A08" w:rsidP="00AD7A08">
            <w:pPr>
              <w:rPr>
                <w:sz w:val="18"/>
                <w:szCs w:val="18"/>
              </w:rPr>
            </w:pPr>
            <w:hyperlink r:id="rId23" w:history="1">
              <w:r w:rsidRPr="00394532">
                <w:rPr>
                  <w:rStyle w:val="Hyperkobling"/>
                  <w:rFonts w:ascii="Calibri" w:hAnsi="Calibri" w:cs="Calibri"/>
                  <w:bCs/>
                  <w:sz w:val="18"/>
                  <w:szCs w:val="18"/>
                </w:rPr>
                <w:t>VAR</w:t>
              </w:r>
              <w:r w:rsidRPr="00394532">
                <w:rPr>
                  <w:rStyle w:val="Hyperkobling"/>
                  <w:sz w:val="18"/>
                  <w:szCs w:val="18"/>
                </w:rPr>
                <w:t>: Kartlegging av ernæringsstatus</w:t>
              </w:r>
            </w:hyperlink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4BB430C3" w14:textId="77777777" w:rsidR="00AD7A08" w:rsidRPr="001C6DD2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23524F9C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7E110C63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6F151CCF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7FF324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34398C9D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ED4384E" w14:textId="77777777" w:rsidR="00AD7A08" w:rsidRPr="00394532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E80D6EF" w14:textId="77777777" w:rsidR="00AD7A08" w:rsidRPr="00394532" w:rsidRDefault="00AD7A08" w:rsidP="00AD7A08">
            <w:pPr>
              <w:rPr>
                <w:rFonts w:ascii="Calibri" w:hAnsi="Calibri" w:cs="Calibri"/>
                <w:bCs/>
                <w:color w:val="FF0000"/>
                <w:sz w:val="18"/>
                <w:szCs w:val="18"/>
              </w:rPr>
            </w:pPr>
            <w:r>
              <w:rPr>
                <w:rFonts w:ascii="Calibri" w:hAnsi="Calibri" w:cs="Calibri"/>
                <w:bCs/>
                <w:color w:val="000000" w:themeColor="text1"/>
                <w:sz w:val="18"/>
                <w:szCs w:val="18"/>
              </w:rPr>
              <w:t>Se nasjonal VP: Ernæringssvikt - underernæring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FC27D6B" w14:textId="77777777" w:rsidR="00AD7A08" w:rsidRPr="001C6DD2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671EEF93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7C4D01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46EDF1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C7130B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4D661779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09F4BB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A2834EC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5383173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AD7A08" w:rsidRPr="00EC574C" w14:paraId="464C7FB2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8D9BCA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42671B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Problem med vannlating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1E52B5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1790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FBB478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Væskebalanse innenfor normalområdet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EB3A0A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3721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C269FEC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57298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urinretensjon med ultralyd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,14,19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0D213BF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  <w:r w:rsidRPr="00857298"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10030656</w:t>
            </w:r>
          </w:p>
        </w:tc>
      </w:tr>
      <w:tr w:rsidR="00AD7A08" w:rsidRPr="00EC574C" w14:paraId="63B36EB9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FCBAC7F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3A5865D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0206BF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6D99AF9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51B128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AA3B219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57298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Blærekateterisering</w: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GZWtldGU8L0F1dGhvcj48WWVhcj4yMDIwPC9ZZWFyPjxS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</w:fldData>
              </w:fldChar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</w:instrTex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GZWtldGU8L0F1dGhvcj48WWVhcj4yMDIwPC9ZZWFyPjxS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</w:fldData>
              </w:fldChar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.DATA </w:instrTex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,14,19)</w: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4F41AC2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  <w:r w:rsidRPr="00857298"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10030884</w:t>
            </w:r>
          </w:p>
        </w:tc>
      </w:tr>
      <w:tr w:rsidR="00AD7A08" w:rsidRPr="00EC574C" w14:paraId="6A0F032A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5AB9EC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3F6FD87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568F79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6EF23A2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fredsstillende elektrolyttbalanse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F36FE8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3709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BCE6FFA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24" w:history="1">
              <w:r w:rsidRPr="00857298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Innsetting av permanent kateter (KAD) på kvinne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39AAD736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06B20314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5CF9463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2076B4B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1AC08B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FD83B7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fredsstillende vannlatning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56E00E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57245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58263C84" w14:textId="77777777" w:rsidR="00AD7A08" w:rsidRPr="00857298" w:rsidRDefault="00AD7A08" w:rsidP="00AD7A08">
            <w:pPr>
              <w:rPr>
                <w:sz w:val="18"/>
                <w:szCs w:val="18"/>
              </w:rPr>
            </w:pPr>
            <w:hyperlink r:id="rId25" w:history="1">
              <w:r w:rsidRPr="00857298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Innsetting av permanent kateter (KAD) på mann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DEC8B8A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4301942F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62CD6D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13B5911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CD49BF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3714FAB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394532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fredsstillende funksjon i urinveier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D0A184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394532">
              <w:rPr>
                <w:rFonts w:ascii="Calibri" w:hAnsi="Calibri" w:cs="Calibri"/>
                <w:color w:val="000000"/>
                <w:sz w:val="18"/>
                <w:szCs w:val="18"/>
              </w:rPr>
              <w:t>10028615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7524EBD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26" w:history="1">
              <w:r w:rsidRPr="00857298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Steril intermitterende kateterisering (SIK) av kvinne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BA34E59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367C7C23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E9E9FA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65E7AB8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196A42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B247F07" w14:textId="77777777" w:rsidR="00AD7A08" w:rsidRPr="00615F85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615F85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ngen sykehuservervede komplikasjoner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22A09FB" w14:textId="77777777" w:rsidR="00AD7A08" w:rsidRPr="00615F85" w:rsidRDefault="00AD7A08" w:rsidP="00AD7A08">
            <w:pPr>
              <w:jc w:val="center"/>
              <w:rPr>
                <w:sz w:val="18"/>
                <w:szCs w:val="18"/>
              </w:rPr>
            </w:pPr>
            <w:r w:rsidRPr="00615F85">
              <w:rPr>
                <w:sz w:val="18"/>
                <w:szCs w:val="18"/>
              </w:rPr>
              <w:t>10042451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1CDC53D" w14:textId="77777777" w:rsidR="00AD7A08" w:rsidRPr="00E87299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hyperlink r:id="rId27" w:history="1">
              <w:r w:rsidRPr="00E87299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Steril intermitterende kateterisering (SIK) Mann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3E1493F2" w14:textId="77777777" w:rsidR="00AD7A08" w:rsidRPr="00857298" w:rsidRDefault="00AD7A08" w:rsidP="00AD7A08">
            <w:pPr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56C09ECB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0B320A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52F8B3FB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A1D940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BC597D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65E897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3CB7D55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57298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Håndtere urinkateter</w: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,14,19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5093F23B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  <w:r w:rsidRPr="00857298"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10031977</w:t>
            </w:r>
          </w:p>
        </w:tc>
      </w:tr>
      <w:tr w:rsidR="00AD7A08" w:rsidRPr="00EC574C" w14:paraId="6E93ABF1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698B80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BD895B3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EF3AD7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553C730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A0D656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EF85958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28" w:history="1">
              <w:r w:rsidRPr="00857298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Stell og observasjoner ved inneliggende permanent kateter (KAD)</w:t>
              </w:r>
            </w:hyperlink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888438A" w14:textId="77777777" w:rsidR="00AD7A08" w:rsidRPr="00857298" w:rsidRDefault="00AD7A08" w:rsidP="00AD7A08">
            <w:pPr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14B28ADC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238403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303C3EA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27FA44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5CD0696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582927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D38CCBE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57298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Seponere urinkateter</w: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Fekete&lt;/Author&gt;&lt;Year&gt;2020&lt;/Year&gt;&lt;RecNum&gt;39&lt;/RecNum&gt;&lt;DisplayText&gt;(4)&lt;/DisplayText&gt;&lt;record&gt;&lt;rec-number&gt;39&lt;/rec-number&gt;&lt;foreign-keys&gt;&lt;key app="EN" db-id="2xdvete05559wmetadq520z95559w2xsx2td" timestamp="1609939968"&gt;39&lt;/key&gt;&lt;/foreign-keys&gt;&lt;ref-type name="Web Page"&gt;12&lt;/ref-type&gt;&lt;contributors&gt;&lt;authors&gt;&lt;author&gt;T. Fekete&lt;/author&gt;&lt;/authors&gt;&lt;/contributors&gt;&lt;titles&gt;&lt;title&gt;Catheter-associated urinary tract infection in adults&lt;/title&gt;&lt;/titles&gt;&lt;dates&gt;&lt;year&gt;2020&lt;/year&gt;&lt;/dates&gt;&lt;pub-location&gt;UpToDate&lt;/pub-location&gt;&lt;urls&gt;&lt;related-urls&gt;&lt;url&gt;https://www.uptodate.com/contents/catheter-associated-urinary-tract-infection-in-adults&lt;/url&gt;&lt;/related-urls&gt;&lt;/urls&gt;&lt;custom1&gt;2021&lt;/custom1&gt;&lt;custom2&gt;6. jan&lt;/custom2&gt;&lt;/record&gt;&lt;/Cite&gt;&lt;/EndNote&gt;</w:instrTex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857298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4)</w:t>
            </w:r>
            <w:r w:rsidRPr="00857298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713911C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  <w:r w:rsidRPr="00857298"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10036680</w:t>
            </w:r>
          </w:p>
        </w:tc>
      </w:tr>
      <w:tr w:rsidR="00AD7A08" w:rsidRPr="00EC574C" w14:paraId="4E0DB3D9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085C96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78D3A95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00D33C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58753D8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3A8726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03A2A65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29" w:history="1">
              <w:r w:rsidRPr="00857298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Fjerning av permanent kateter (KAD) på kvinne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2792F06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463CF378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EB96E4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AC8DA49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66AEE6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F497F25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19FAD7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5CDC3C2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30" w:history="1">
              <w:r w:rsidRPr="00857298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Fjerning av permanent kateter (KAD) på mann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61DBBF0B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6DF0F2DD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B5520B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7BD4789F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12466C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0C885D7B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676E21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9CC8536" w14:textId="77777777" w:rsidR="00AD7A08" w:rsidRPr="00857298" w:rsidRDefault="00AD7A08" w:rsidP="00AD7A08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857298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urin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361F684C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  <w:r w:rsidRPr="00857298">
              <w:rPr>
                <w:rFonts w:ascii="Calibri" w:hAnsi="Calibri" w:cs="Calibri"/>
                <w:color w:val="000000" w:themeColor="text1"/>
                <w:sz w:val="18"/>
                <w:szCs w:val="18"/>
              </w:rPr>
              <w:t>10050164</w:t>
            </w:r>
          </w:p>
        </w:tc>
      </w:tr>
      <w:tr w:rsidR="00AD7A08" w:rsidRPr="00EC574C" w14:paraId="0EF3B62A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FA1FE8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4AE266F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8053C4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BE736DA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030442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6B368DC" w14:textId="77777777" w:rsidR="00AD7A08" w:rsidRPr="00C0404E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hyperlink r:id="rId31" w:history="1">
              <w:r w:rsidRPr="00C0404E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Urinprøvetaking via prøvetakingsmembran ved permanent kateter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BCA678F" w14:textId="77777777" w:rsidR="00AD7A08" w:rsidRPr="00857298" w:rsidRDefault="00AD7A08" w:rsidP="00AD7A08">
            <w:pPr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233293D3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36A01B3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58A94CE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07B64E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8DB938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AB70A5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B1582B4" w14:textId="77777777" w:rsidR="00AD7A08" w:rsidRPr="00857298" w:rsidRDefault="00AD7A08" w:rsidP="00AD7A08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34402F7" w14:textId="77777777" w:rsidR="00AD7A08" w:rsidRPr="00857298" w:rsidRDefault="00AD7A08" w:rsidP="00AD7A08">
            <w:pPr>
              <w:jc w:val="center"/>
              <w:rPr>
                <w:rFonts w:ascii="Calibri" w:hAnsi="Calibri" w:cs="Calibri"/>
                <w:color w:val="000000" w:themeColor="text1"/>
                <w:sz w:val="18"/>
                <w:szCs w:val="18"/>
              </w:rPr>
            </w:pPr>
          </w:p>
        </w:tc>
      </w:tr>
      <w:tr w:rsidR="00AD7A08" w:rsidRPr="00EC574C" w14:paraId="5E5C655A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665DD42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8A1A9F9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kutt forvirringstilstand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D02975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00449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773BA71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ngen forvirringstilstand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DC46DD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8847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3B6EDC8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Vurdere orienteringsevne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5BCCE43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43752</w:t>
            </w:r>
          </w:p>
        </w:tc>
      </w:tr>
      <w:tr w:rsidR="00AD7A08" w:rsidRPr="00EC574C" w14:paraId="1B6D3F93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19A9173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06EBA96B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19CF0F9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3795E3A8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Redusert forvirring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C4B68A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7098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3FB2A48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Overvåke forvirring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1591F4E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45424</w:t>
            </w:r>
          </w:p>
        </w:tc>
      </w:tr>
      <w:tr w:rsidR="00AD7A08" w:rsidRPr="00EC574C" w14:paraId="5EFBFCCB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492CB55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533549EE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E62175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4252876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08E0CE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54912805" w14:textId="77777777" w:rsidR="00AD7A08" w:rsidRPr="00503CDC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503CDC">
              <w:rPr>
                <w:rFonts w:ascii="Calibri" w:hAnsi="Calibri" w:cs="Calibri"/>
                <w:sz w:val="18"/>
                <w:szCs w:val="18"/>
              </w:rPr>
              <w:t>Se NVP: Forvirring - akutt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5FB9339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69EB6954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041DDDA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08CD0459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C2C720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101FF42E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4E7369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252538D0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E74BE">
              <w:rPr>
                <w:rFonts w:ascii="Calibri" w:hAnsi="Calibri" w:cs="Calibri"/>
                <w:b/>
                <w:sz w:val="18"/>
                <w:szCs w:val="18"/>
              </w:rPr>
              <w:t>Overvåke risiko for fall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200138C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E74BE">
              <w:rPr>
                <w:rFonts w:ascii="Calibri" w:hAnsi="Calibri" w:cs="Calibri"/>
                <w:sz w:val="18"/>
                <w:szCs w:val="18"/>
              </w:rPr>
              <w:t>10037442</w:t>
            </w:r>
          </w:p>
        </w:tc>
      </w:tr>
      <w:tr w:rsidR="00AD7A08" w:rsidRPr="00EC574C" w14:paraId="1F11837F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0734A93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0A4C5376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D2A9D5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56E3441C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7B8CBC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376E5075" w14:textId="77777777" w:rsidR="00AD7A08" w:rsidRPr="007354BB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Se nasjonal VP: Fall – risiko for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1E11771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17CCFE94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7DEE5B1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C28F418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A2910D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478C77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888667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3CF94FB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D93526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251D7DA8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E4F406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1671BBE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Nedsatt mobilitet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BA01DD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01219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28A4B3F1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I stand til å mobilisere seg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197F64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28461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DD0A1F7" w14:textId="77777777" w:rsidR="00AD7A08" w:rsidRPr="00FF370E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FF370E">
              <w:rPr>
                <w:rFonts w:ascii="Calibri" w:hAnsi="Calibri" w:cs="Calibri"/>
                <w:b/>
                <w:sz w:val="18"/>
                <w:szCs w:val="18"/>
              </w:rPr>
              <w:t>Leire pasient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57E2713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014761</w:t>
            </w:r>
          </w:p>
        </w:tc>
      </w:tr>
      <w:tr w:rsidR="00AD7A08" w:rsidRPr="00EC574C" w14:paraId="1D8F653F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76A5E7C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6B7ADB0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F8F0F7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E51B3A7" w14:textId="77777777" w:rsidR="00AD7A08" w:rsidRPr="00C0404E" w:rsidRDefault="00AD7A08" w:rsidP="00AD7A08">
            <w:pPr>
              <w:rPr>
                <w:rFonts w:ascii="Calibri" w:hAnsi="Calibri" w:cs="Calibri"/>
                <w:b/>
                <w:color w:val="000000" w:themeColor="text1"/>
                <w:sz w:val="18"/>
                <w:szCs w:val="18"/>
              </w:rPr>
            </w:pPr>
            <w:r w:rsidRPr="00277E5C">
              <w:rPr>
                <w:rFonts w:ascii="Calibri" w:hAnsi="Calibri" w:cs="Calibri"/>
                <w:b/>
                <w:color w:val="000000" w:themeColor="text1"/>
                <w:sz w:val="18"/>
                <w:szCs w:val="18"/>
              </w:rPr>
              <w:t>I stand til å gå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F6602E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7E5C">
              <w:rPr>
                <w:rFonts w:ascii="Calibri" w:hAnsi="Calibri" w:cs="Calibri"/>
                <w:sz w:val="18"/>
                <w:szCs w:val="18"/>
              </w:rPr>
              <w:tab/>
              <w:t>10028333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78B48A4" w14:textId="77777777" w:rsidR="00AD7A08" w:rsidRPr="00FF370E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Identifisere kroppsdel som krever spesiell leiring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56E8FCD" w14:textId="77777777" w:rsidR="00AD7A08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027154</w:t>
            </w:r>
          </w:p>
        </w:tc>
      </w:tr>
      <w:tr w:rsidR="00AD7A08" w:rsidRPr="00EC574C" w14:paraId="6B490144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212BD717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9E73F7C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77B3F6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E3B4315" w14:textId="77777777" w:rsidR="00AD7A08" w:rsidRPr="007354BB" w:rsidRDefault="00AD7A08" w:rsidP="00AD7A08">
            <w:pPr>
              <w:rPr>
                <w:rFonts w:ascii="Calibri" w:hAnsi="Calibri" w:cs="Calibri"/>
                <w:b/>
                <w:color w:val="C00000"/>
                <w:sz w:val="18"/>
                <w:szCs w:val="18"/>
              </w:rPr>
            </w:pPr>
            <w:r w:rsidRPr="00277E5C">
              <w:rPr>
                <w:rFonts w:ascii="Calibri" w:hAnsi="Calibri" w:cs="Calibri"/>
                <w:b/>
                <w:color w:val="000000" w:themeColor="text1"/>
                <w:sz w:val="18"/>
                <w:szCs w:val="18"/>
              </w:rPr>
              <w:t>I stand til å bevege seg i seng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289441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77E5C">
              <w:rPr>
                <w:rFonts w:ascii="Calibri" w:hAnsi="Calibri" w:cs="Calibri"/>
                <w:sz w:val="18"/>
                <w:szCs w:val="18"/>
              </w:rPr>
              <w:tab/>
              <w:t>10029240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706CAF3" w14:textId="77777777" w:rsidR="00AD7A08" w:rsidRPr="00DC718C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Fremme fysisk mobilitet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2,15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AA4B1E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7379</w:t>
            </w:r>
          </w:p>
        </w:tc>
      </w:tr>
      <w:tr w:rsidR="00AD7A08" w:rsidRPr="00EC574C" w14:paraId="17C4CFD6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AC2898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4241687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781223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700B7F42" w14:textId="77777777" w:rsidR="00AD7A08" w:rsidRPr="007354BB" w:rsidRDefault="00AD7A08" w:rsidP="00AD7A08">
            <w:pPr>
              <w:rPr>
                <w:rFonts w:ascii="Calibri" w:hAnsi="Calibri" w:cs="Calibri"/>
                <w:b/>
                <w:color w:val="C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41E05E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0ED563BC" w14:textId="77777777" w:rsidR="00AD7A08" w:rsidRPr="00DC718C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vansere mobilitet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15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B5FDD9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6452</w:t>
            </w:r>
          </w:p>
        </w:tc>
      </w:tr>
      <w:tr w:rsidR="00AD7A08" w:rsidRPr="00EC574C" w14:paraId="2FF9B587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466006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08299FEC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FE8DF0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63BFDAAA" w14:textId="77777777" w:rsidR="00AD7A08" w:rsidRPr="007354BB" w:rsidRDefault="00AD7A08" w:rsidP="00AD7A08">
            <w:pPr>
              <w:rPr>
                <w:rFonts w:ascii="Calibri" w:hAnsi="Calibri" w:cs="Calibri"/>
                <w:b/>
                <w:color w:val="C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234998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6F2ADDA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sz w:val="18"/>
                <w:szCs w:val="18"/>
              </w:rPr>
              <w:t>Assistere ved mobilisering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67046DE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EC574C">
              <w:rPr>
                <w:rFonts w:ascii="Calibri" w:hAnsi="Calibri" w:cs="Calibri"/>
                <w:sz w:val="18"/>
                <w:szCs w:val="18"/>
              </w:rPr>
              <w:t>10036508</w:t>
            </w:r>
          </w:p>
        </w:tc>
      </w:tr>
      <w:tr w:rsidR="00AD7A08" w:rsidRPr="00EC574C" w14:paraId="5DDEC33A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9B5B7C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B5784C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78D0D4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19430794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B8687B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31248BC" w14:textId="77777777" w:rsidR="00AD7A08" w:rsidRPr="00DC718C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DC718C">
              <w:rPr>
                <w:rFonts w:ascii="Calibri" w:hAnsi="Calibri" w:cs="Calibri"/>
                <w:b/>
                <w:sz w:val="18"/>
                <w:szCs w:val="18"/>
              </w:rPr>
              <w:t>Måle blodtrykk</w:t>
            </w:r>
            <w:r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</w:rPr>
              <w:t>(20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5F7D1D6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C718C">
              <w:rPr>
                <w:rFonts w:ascii="Calibri" w:hAnsi="Calibri" w:cs="Calibri"/>
                <w:sz w:val="18"/>
                <w:szCs w:val="18"/>
              </w:rPr>
              <w:t>10031996</w:t>
            </w:r>
          </w:p>
        </w:tc>
      </w:tr>
      <w:tr w:rsidR="00AD7A08" w:rsidRPr="00EC574C" w14:paraId="45EC85C0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5F45FB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4B099D11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ADB72F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FD71745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9A4973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1A4A216D" w14:textId="77777777" w:rsidR="00AD7A08" w:rsidRPr="00DC718C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hyperlink r:id="rId32" w:history="1">
              <w:r w:rsidRPr="00DC718C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Måling av ortostatisk blodtrykk</w:t>
              </w:r>
            </w:hyperlink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28F12386" w14:textId="77777777" w:rsidR="00AD7A08" w:rsidRPr="00DC718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5FE77ACA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DD3E7D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57151A8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756893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DDB3ED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3F060CC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</w:tcPr>
          <w:p w14:paraId="662600BE" w14:textId="77777777" w:rsidR="00AD7A08" w:rsidRPr="00FF370E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FF370E">
              <w:rPr>
                <w:rFonts w:ascii="Calibri" w:hAnsi="Calibri" w:cs="Calibri"/>
                <w:b/>
                <w:sz w:val="18"/>
                <w:szCs w:val="18"/>
              </w:rPr>
              <w:t>Implementere rehabiliteringsprogram</w:t>
            </w:r>
          </w:p>
        </w:tc>
        <w:tc>
          <w:tcPr>
            <w:tcW w:w="545" w:type="pct"/>
            <w:shd w:val="clear" w:color="auto" w:fill="F2F2F2" w:themeFill="background1" w:themeFillShade="F2"/>
          </w:tcPr>
          <w:p w14:paraId="5AF764EB" w14:textId="77777777" w:rsidR="00AD7A08" w:rsidRPr="00FF370E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FF370E">
              <w:rPr>
                <w:rFonts w:ascii="Calibri" w:hAnsi="Calibri" w:cs="Calibri"/>
                <w:sz w:val="18"/>
                <w:szCs w:val="18"/>
              </w:rPr>
              <w:t>10051351</w:t>
            </w:r>
          </w:p>
        </w:tc>
      </w:tr>
      <w:tr w:rsidR="00AD7A08" w:rsidRPr="00EC574C" w14:paraId="1E3F812A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4E5E750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18BD02C9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620A00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4CA8F40E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8A7950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</w:tcPr>
          <w:p w14:paraId="200DF701" w14:textId="77777777" w:rsidR="00AD7A08" w:rsidRPr="00FF370E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FF370E">
              <w:rPr>
                <w:rFonts w:ascii="Calibri" w:hAnsi="Calibri" w:cs="Calibri"/>
                <w:b/>
                <w:sz w:val="18"/>
                <w:szCs w:val="18"/>
              </w:rPr>
              <w:t>Sørge for hjelpemiddel</w:t>
            </w:r>
          </w:p>
        </w:tc>
        <w:tc>
          <w:tcPr>
            <w:tcW w:w="545" w:type="pct"/>
            <w:shd w:val="clear" w:color="auto" w:fill="F2F2F2" w:themeFill="background1" w:themeFillShade="F2"/>
          </w:tcPr>
          <w:p w14:paraId="52C9AEB0" w14:textId="77777777" w:rsidR="00AD7A08" w:rsidRPr="00FF370E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FF370E">
              <w:rPr>
                <w:rFonts w:ascii="Calibri" w:hAnsi="Calibri" w:cs="Calibri"/>
                <w:sz w:val="18"/>
                <w:szCs w:val="18"/>
              </w:rPr>
              <w:t>10039158</w:t>
            </w:r>
          </w:p>
        </w:tc>
      </w:tr>
      <w:tr w:rsidR="00AD7A08" w:rsidRPr="00EC574C" w14:paraId="06EB89E1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54AD8F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37231C1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6EEB918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E3ACEC5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11B369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</w:tcPr>
          <w:p w14:paraId="5C0AA662" w14:textId="77777777" w:rsidR="00AD7A08" w:rsidRPr="00FF370E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FF370E">
              <w:rPr>
                <w:rFonts w:ascii="Calibri" w:hAnsi="Calibri" w:cs="Calibri"/>
                <w:b/>
                <w:sz w:val="18"/>
                <w:szCs w:val="18"/>
              </w:rPr>
              <w:t>Samarbeide med tverrfaglig team</w:t>
            </w:r>
          </w:p>
        </w:tc>
        <w:tc>
          <w:tcPr>
            <w:tcW w:w="545" w:type="pct"/>
            <w:shd w:val="clear" w:color="auto" w:fill="F2F2F2" w:themeFill="background1" w:themeFillShade="F2"/>
          </w:tcPr>
          <w:p w14:paraId="1F9DE1C8" w14:textId="77777777" w:rsidR="00AD7A08" w:rsidRPr="00FF370E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FF370E">
              <w:rPr>
                <w:rFonts w:ascii="Calibri" w:hAnsi="Calibri" w:cs="Calibri"/>
                <w:sz w:val="18"/>
                <w:szCs w:val="18"/>
              </w:rPr>
              <w:t>10039416</w:t>
            </w:r>
          </w:p>
        </w:tc>
      </w:tr>
      <w:tr w:rsidR="00AD7A08" w:rsidRPr="00EC574C" w14:paraId="2A32D889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515368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69D8F4C9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4333C1E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3A175B5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42D779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6F51F010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2E74BE">
              <w:rPr>
                <w:rFonts w:ascii="Calibri" w:hAnsi="Calibri" w:cs="Calibri"/>
                <w:b/>
                <w:sz w:val="18"/>
                <w:szCs w:val="18"/>
              </w:rPr>
              <w:t>Overvåke risiko for fall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35737A9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2E74BE">
              <w:rPr>
                <w:rFonts w:ascii="Calibri" w:hAnsi="Calibri" w:cs="Calibri"/>
                <w:sz w:val="18"/>
                <w:szCs w:val="18"/>
              </w:rPr>
              <w:t>10037442</w:t>
            </w:r>
          </w:p>
        </w:tc>
      </w:tr>
      <w:tr w:rsidR="00AD7A08" w:rsidRPr="00EC574C" w14:paraId="64EA67BD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BA9C5E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B1A095B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0E5CB3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3AB0D631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D15E30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BB44DFA" w14:textId="77777777" w:rsidR="00AD7A08" w:rsidRPr="007354BB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Se nasjonal VP: Fall – risiko for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F204B0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4C1BC47E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0F9A999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903578D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042955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2566F6C8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A160C8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AEB87E3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78C8D83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77F5D8B6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604E023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BB70BA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60086E">
              <w:rPr>
                <w:rFonts w:ascii="Calibri" w:hAnsi="Calibri" w:cs="Calibri"/>
                <w:b/>
                <w:sz w:val="18"/>
                <w:szCs w:val="18"/>
              </w:rPr>
              <w:t>Svekket verbal kommunika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8462D0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sz w:val="18"/>
                <w:szCs w:val="18"/>
              </w:rPr>
              <w:t>10025104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273A43F4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60086E">
              <w:rPr>
                <w:rFonts w:ascii="Calibri" w:hAnsi="Calibri" w:cs="Calibri"/>
                <w:b/>
                <w:sz w:val="18"/>
                <w:szCs w:val="18"/>
              </w:rPr>
              <w:t>Har evne til verbal kommunikasjon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014DBC64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sz w:val="18"/>
                <w:szCs w:val="18"/>
              </w:rPr>
              <w:t>10028230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1E40E627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b/>
                <w:sz w:val="18"/>
                <w:szCs w:val="18"/>
              </w:rPr>
              <w:t>Identifisere hinder for kommunikasjon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3ACA24E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sz w:val="18"/>
                <w:szCs w:val="18"/>
              </w:rPr>
              <w:t>10009683</w:t>
            </w:r>
          </w:p>
        </w:tc>
      </w:tr>
      <w:tr w:rsidR="00AD7A08" w:rsidRPr="00EC574C" w14:paraId="23FFF551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D87C82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4D15B0AB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542774A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8B3E18D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7E0836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B1D4A66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b/>
                <w:sz w:val="18"/>
                <w:szCs w:val="18"/>
              </w:rPr>
              <w:t>Forsterke kommunikasjon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2DBC186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sz w:val="18"/>
                <w:szCs w:val="18"/>
              </w:rPr>
              <w:t>10050309</w:t>
            </w:r>
          </w:p>
        </w:tc>
      </w:tr>
      <w:tr w:rsidR="00AD7A08" w:rsidRPr="00EC574C" w14:paraId="080441E7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D72E11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2B331AAF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62937CCB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4F27740D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79BFDA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765F9F59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b/>
                <w:sz w:val="18"/>
                <w:szCs w:val="18"/>
              </w:rPr>
              <w:t>Henvise til logopedtjeneste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4D7120C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60086E">
              <w:rPr>
                <w:rFonts w:ascii="Calibri" w:hAnsi="Calibri" w:cs="Calibri"/>
                <w:sz w:val="18"/>
                <w:szCs w:val="18"/>
              </w:rPr>
              <w:t>10044577</w:t>
            </w:r>
          </w:p>
        </w:tc>
      </w:tr>
      <w:tr w:rsidR="00AD7A08" w:rsidRPr="00EC574C" w14:paraId="7C6C9EAF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2660DDD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6D2B26F1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B81E157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30AE8EC3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3A7A59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189122F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428B7DF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69BFBBB4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6E10889F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0B562F1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Manglende kunnskap om behandlingsregime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458DABA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1925</w:t>
            </w: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FCBB77B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Kunnskap om behandlingsregime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254AE67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5733</w:t>
            </w: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45774116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895DA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Vurdere kunnskap om sykdom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0B08C02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5DA9">
              <w:rPr>
                <w:rFonts w:ascii="Calibri" w:hAnsi="Calibri" w:cs="Calibri"/>
                <w:color w:val="000000"/>
                <w:sz w:val="18"/>
                <w:szCs w:val="18"/>
              </w:rPr>
              <w:t>10030639</w:t>
            </w:r>
          </w:p>
        </w:tc>
      </w:tr>
      <w:tr w:rsidR="00AD7A08" w:rsidRPr="00EC574C" w14:paraId="1F4E5493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7B90E30C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00632A77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7760C84E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6F15791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3B927E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713B79D0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Undervise om behandlingsregim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11BD1EA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4625</w:t>
            </w:r>
          </w:p>
        </w:tc>
      </w:tr>
      <w:tr w:rsidR="00AD7A08" w:rsidRPr="00EC574C" w14:paraId="6EAA3CDD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B0F45B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33F1A3A4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81FAC95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bookmarkStart w:id="0" w:name="_GoBack"/>
            <w:bookmarkEnd w:id="0"/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22CC072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19DFB9F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36EE2FCB" w14:textId="77777777" w:rsidR="00AD7A08" w:rsidRPr="009841ED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Undervise familie om behandlingsregim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)</w:t>
            </w: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6AAC4A46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4656</w:t>
            </w:r>
          </w:p>
        </w:tc>
      </w:tr>
      <w:tr w:rsidR="00AD7A08" w:rsidRPr="00EC574C" w14:paraId="72FC976C" w14:textId="77777777" w:rsidTr="00AD7A08">
        <w:tc>
          <w:tcPr>
            <w:tcW w:w="310" w:type="pct"/>
            <w:shd w:val="clear" w:color="auto" w:fill="F2F2F2" w:themeFill="background1" w:themeFillShade="F2"/>
            <w:vAlign w:val="bottom"/>
          </w:tcPr>
          <w:p w14:paraId="13EDD789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F2F2F2" w:themeFill="background1" w:themeFillShade="F2"/>
            <w:vAlign w:val="bottom"/>
          </w:tcPr>
          <w:p w14:paraId="26724FF4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0A720B6D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F2F2F2" w:themeFill="background1" w:themeFillShade="F2"/>
            <w:vAlign w:val="bottom"/>
          </w:tcPr>
          <w:p w14:paraId="542D0886" w14:textId="77777777" w:rsidR="00AD7A08" w:rsidRPr="002D330C" w:rsidRDefault="00AD7A08" w:rsidP="00AD7A08">
            <w:pPr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F2F2F2" w:themeFill="background1" w:themeFillShade="F2"/>
            <w:vAlign w:val="bottom"/>
          </w:tcPr>
          <w:p w14:paraId="5EACD1CC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F2F2F2" w:themeFill="background1" w:themeFillShade="F2"/>
            <w:vAlign w:val="bottom"/>
          </w:tcPr>
          <w:p w14:paraId="26F96623" w14:textId="77777777" w:rsidR="00AD7A08" w:rsidRDefault="00AD7A08" w:rsidP="00AD7A0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F2F2F2" w:themeFill="background1" w:themeFillShade="F2"/>
            <w:vAlign w:val="bottom"/>
          </w:tcPr>
          <w:p w14:paraId="48D01D3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D7A08" w:rsidRPr="00EC574C" w14:paraId="0438F0DE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5F49F40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323C307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Pårørendestøtte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DFDC18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3680</w:t>
            </w: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0AF5432A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fredsstillende omsorgsgiver - barn tilknytning</w:t>
            </w: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7E1E58E1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28658</w:t>
            </w: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6D449989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2D330C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Fremme familiestøtt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2,17)</w:t>
            </w: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7BC308E3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EC574C">
              <w:rPr>
                <w:rFonts w:ascii="Calibri" w:hAnsi="Calibri" w:cs="Calibri"/>
                <w:color w:val="000000"/>
                <w:sz w:val="18"/>
                <w:szCs w:val="18"/>
              </w:rPr>
              <w:t>10036078</w:t>
            </w:r>
          </w:p>
        </w:tc>
      </w:tr>
      <w:tr w:rsidR="00AD7A08" w:rsidRPr="00EC574C" w14:paraId="395CD592" w14:textId="77777777" w:rsidTr="00AD7A08">
        <w:tc>
          <w:tcPr>
            <w:tcW w:w="310" w:type="pct"/>
            <w:shd w:val="clear" w:color="auto" w:fill="D9D9D9" w:themeFill="background1" w:themeFillShade="D9"/>
            <w:vAlign w:val="bottom"/>
          </w:tcPr>
          <w:p w14:paraId="177D26A1" w14:textId="77777777" w:rsidR="00AD7A08" w:rsidRDefault="00AD7A08" w:rsidP="00AD7A08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39" w:type="pct"/>
            <w:shd w:val="clear" w:color="auto" w:fill="D9D9D9" w:themeFill="background1" w:themeFillShade="D9"/>
            <w:vAlign w:val="bottom"/>
          </w:tcPr>
          <w:p w14:paraId="373FA7E2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20186830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16" w:type="pct"/>
            <w:shd w:val="clear" w:color="auto" w:fill="D9D9D9" w:themeFill="background1" w:themeFillShade="D9"/>
            <w:vAlign w:val="bottom"/>
          </w:tcPr>
          <w:p w14:paraId="6361C02B" w14:textId="77777777" w:rsidR="00AD7A08" w:rsidRPr="002D330C" w:rsidRDefault="00AD7A08" w:rsidP="00AD7A0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8" w:type="pct"/>
            <w:shd w:val="clear" w:color="auto" w:fill="D9D9D9" w:themeFill="background1" w:themeFillShade="D9"/>
            <w:vAlign w:val="bottom"/>
          </w:tcPr>
          <w:p w14:paraId="38161D72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094" w:type="pct"/>
            <w:shd w:val="clear" w:color="auto" w:fill="D9D9D9" w:themeFill="background1" w:themeFillShade="D9"/>
            <w:vAlign w:val="bottom"/>
          </w:tcPr>
          <w:p w14:paraId="43746080" w14:textId="77777777" w:rsidR="00AD7A08" w:rsidRPr="00253388" w:rsidRDefault="00AD7A08" w:rsidP="00AD7A08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45" w:type="pct"/>
            <w:shd w:val="clear" w:color="auto" w:fill="D9D9D9" w:themeFill="background1" w:themeFillShade="D9"/>
            <w:vAlign w:val="bottom"/>
          </w:tcPr>
          <w:p w14:paraId="62A6F048" w14:textId="77777777" w:rsidR="00AD7A08" w:rsidRPr="00EC574C" w:rsidRDefault="00AD7A08" w:rsidP="00AD7A08">
            <w:pPr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</w:tbl>
    <w:p w14:paraId="397A0C98" w14:textId="77777777" w:rsidR="00E816D2" w:rsidRDefault="00E816D2">
      <w:pPr>
        <w:rPr>
          <w:rFonts w:ascii="Calibri" w:hAnsi="Calibri" w:cs="Calibri"/>
          <w:sz w:val="18"/>
          <w:szCs w:val="18"/>
        </w:rPr>
      </w:pPr>
    </w:p>
    <w:p w14:paraId="1A41F2CC" w14:textId="77777777" w:rsidR="003F6A14" w:rsidRPr="007354BB" w:rsidRDefault="007354BB" w:rsidP="007354BB">
      <w:pPr>
        <w:rPr>
          <w:rFonts w:ascii="Calibri" w:eastAsia="Times New Roman" w:hAnsi="Calibri" w:cs="Times New Roman"/>
          <w:b/>
          <w:bCs/>
        </w:rPr>
      </w:pPr>
      <w:r>
        <w:rPr>
          <w:rFonts w:ascii="Calibri" w:eastAsia="Times New Roman" w:hAnsi="Calibri" w:cs="Times New Roman"/>
          <w:b/>
          <w:bCs/>
        </w:rPr>
        <w:t>Referanser</w:t>
      </w:r>
    </w:p>
    <w:p w14:paraId="6F0C2BD6" w14:textId="77777777" w:rsidR="003F6A14" w:rsidRPr="003F6A14" w:rsidRDefault="00CF4FA4" w:rsidP="003F6A14">
      <w:pPr>
        <w:numPr>
          <w:ilvl w:val="0"/>
          <w:numId w:val="1"/>
        </w:numPr>
        <w:shd w:val="clear" w:color="auto" w:fill="FFFFFF"/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u w:val="single"/>
          <w:lang w:val="en-US"/>
        </w:rPr>
      </w:pPr>
      <w:hyperlink r:id="rId33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</w:rPr>
          <w:t>Filho, J. O.MD, MS, Ph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, </w:t>
      </w:r>
      <w:hyperlink r:id="rId34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</w:rPr>
          <w:t xml:space="preserve"> Mullen, M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 (2021).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</w:rPr>
        <w:t xml:space="preserve"> 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Initial assessment and management of acute stroke. </w:t>
      </w:r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Hentet fra: Up to date, Apr 28, 2021. </w:t>
      </w:r>
      <w:hyperlink r:id="rId35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126</w:t>
        </w:r>
      </w:hyperlink>
      <w:r w:rsidR="003F6A14" w:rsidRPr="003F6A14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14:paraId="40FAA5A1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Indredavik, B. (2017). Nasjonal faglig retningslinje for behandling og rehabilitering ved hjerneslag. Hentet fra: Helsedirektoratet, Apr 28, 2021. </w:t>
      </w:r>
      <w:hyperlink r:id="rId36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www.helsedirektoratet.no/retningslinjer/hjerneslag/akuttfasen-undersokelse-og-behandling-ved-hjerneslag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 </w:t>
      </w:r>
    </w:p>
    <w:p w14:paraId="6AB0F91D" w14:textId="77777777" w:rsidR="003F6A14" w:rsidRPr="003F6A14" w:rsidRDefault="00CF4FA4" w:rsidP="003F6A14">
      <w:pPr>
        <w:numPr>
          <w:ilvl w:val="0"/>
          <w:numId w:val="1"/>
        </w:numPr>
        <w:shd w:val="clear" w:color="auto" w:fill="FFFFFF"/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hyperlink r:id="rId37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>Filho, J. O.MD, MS, Ph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, </w:t>
      </w:r>
      <w:hyperlink r:id="rId38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 xml:space="preserve"> Samuels, O. B, M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(2021).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 Approach to reperfusion therapy for acute ischemic stroke. Hentet fra: Up to date, Apr 28, 2021. </w:t>
      </w:r>
      <w:hyperlink r:id="rId39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15775</w:t>
        </w:r>
      </w:hyperlink>
      <w:r w:rsidR="003F6A14" w:rsidRPr="003F6A14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14:paraId="2251AF65" w14:textId="77777777" w:rsidR="003F6A14" w:rsidRPr="003F6A14" w:rsidRDefault="00CF4FA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hyperlink r:id="rId40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>Filho, J. O.MD, MS, Ph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, </w:t>
      </w:r>
      <w:hyperlink r:id="rId41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 xml:space="preserve"> Samuels, O. B, MD</w:t>
        </w:r>
      </w:hyperlink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 (2021). Mechanical thrombectomy for acute ischemic stroke. Hentet fra: Up to date, Apr 28, 2021. </w:t>
      </w:r>
      <w:hyperlink r:id="rId42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15663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</w:t>
      </w:r>
    </w:p>
    <w:p w14:paraId="32C271B6" w14:textId="77777777" w:rsidR="003F6A14" w:rsidRPr="003F6A14" w:rsidRDefault="00CF4FA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hyperlink r:id="rId43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>Filho, J. O.MD, MS, Ph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, </w:t>
      </w:r>
      <w:hyperlink r:id="rId44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 xml:space="preserve"> Samuels, O. B, MD</w:t>
        </w:r>
      </w:hyperlink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 (2020). Intravenous thrombolytic therapy for acute ischemic stroke: Therapeutic use. Hentet fra: Up to date, Apr 28, 2021. </w:t>
      </w:r>
      <w:hyperlink r:id="rId45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6134</w:t>
        </w:r>
      </w:hyperlink>
      <w:r w:rsidR="003F6A14" w:rsidRPr="003F6A14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14:paraId="6891198C" w14:textId="77777777" w:rsidR="003F6A14" w:rsidRPr="003F6A14" w:rsidRDefault="00CF4FA4" w:rsidP="003F6A14">
      <w:pPr>
        <w:numPr>
          <w:ilvl w:val="0"/>
          <w:numId w:val="1"/>
        </w:numPr>
        <w:shd w:val="clear" w:color="auto" w:fill="FFFFFF"/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hyperlink r:id="rId46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>Manning, W. M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(2020).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lang w:val="en-US"/>
        </w:rPr>
        <w:t xml:space="preserve"> Stroke in patients with atrial fibrillation. 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Hentet fra: Up to date, Apr 28, 2021. </w:t>
      </w:r>
      <w:hyperlink r:id="rId47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059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</w:t>
      </w:r>
    </w:p>
    <w:p w14:paraId="218E062C" w14:textId="77777777" w:rsidR="003F6A14" w:rsidRPr="003F6A14" w:rsidRDefault="00CF4FA4" w:rsidP="003F6A14">
      <w:pPr>
        <w:numPr>
          <w:ilvl w:val="0"/>
          <w:numId w:val="1"/>
        </w:numPr>
        <w:shd w:val="clear" w:color="auto" w:fill="FFFFFF"/>
        <w:spacing w:after="0" w:line="240" w:lineRule="auto"/>
        <w:contextualSpacing/>
        <w:rPr>
          <w:rFonts w:ascii="Calibri" w:eastAsia="Calibri" w:hAnsi="Calibri" w:cs="Calibri"/>
          <w:bCs/>
          <w:color w:val="000000" w:themeColor="text1"/>
          <w:sz w:val="20"/>
          <w:szCs w:val="20"/>
          <w:lang w:val="en-US"/>
        </w:rPr>
      </w:pPr>
      <w:hyperlink r:id="rId48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</w:rPr>
          <w:t>Goldstein, L.B. MD, FAAN, FANA, FAHA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 (2021). 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lang w:val="en-US"/>
        </w:rPr>
        <w:t xml:space="preserve">Use and utility of stroke scales and grading systems. 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Hentet fra: Up to date, Apr 28, 2021. </w:t>
      </w:r>
      <w:hyperlink r:id="rId49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4084</w:t>
        </w:r>
      </w:hyperlink>
      <w:r w:rsidR="003F6A14" w:rsidRPr="003F6A14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14:paraId="608F988E" w14:textId="77777777" w:rsidR="003F6A14" w:rsidRPr="003F6A14" w:rsidRDefault="00CF4FA4" w:rsidP="003F6A14">
      <w:pPr>
        <w:numPr>
          <w:ilvl w:val="0"/>
          <w:numId w:val="1"/>
        </w:numPr>
        <w:shd w:val="clear" w:color="auto" w:fill="FFFFFF"/>
        <w:spacing w:after="0" w:line="240" w:lineRule="auto"/>
        <w:contextualSpacing/>
        <w:rPr>
          <w:rFonts w:ascii="Calibri" w:eastAsia="Calibri" w:hAnsi="Calibri" w:cs="Calibri"/>
          <w:bCs/>
          <w:color w:val="000000" w:themeColor="text1"/>
          <w:sz w:val="20"/>
          <w:szCs w:val="20"/>
        </w:rPr>
      </w:pPr>
      <w:hyperlink r:id="rId50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>Guy Rordorf, G. M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, </w:t>
      </w:r>
      <w:hyperlink r:id="rId51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>McDonald, C.  M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(2021). Spontaneous intracerebral hemorrhage: Treatment and prognosis. Hentet fra: Up to date, Apr 28, 2021. </w:t>
      </w:r>
      <w:hyperlink r:id="rId52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www.uptodate.com/contents/1084</w:t>
        </w:r>
      </w:hyperlink>
      <w:r w:rsidR="003F6A14" w:rsidRPr="003F6A14">
        <w:rPr>
          <w:rFonts w:ascii="Calibri" w:eastAsia="Calibri" w:hAnsi="Calibri" w:cs="Calibri"/>
          <w:sz w:val="20"/>
          <w:szCs w:val="20"/>
        </w:rPr>
        <w:t xml:space="preserve"> </w:t>
      </w:r>
    </w:p>
    <w:p w14:paraId="7FDC5FDD" w14:textId="77777777" w:rsidR="003F6A14" w:rsidRPr="003F6A14" w:rsidRDefault="00CF4FA4" w:rsidP="003F6A14">
      <w:pPr>
        <w:numPr>
          <w:ilvl w:val="0"/>
          <w:numId w:val="1"/>
        </w:numPr>
        <w:shd w:val="clear" w:color="auto" w:fill="FFFFFF"/>
        <w:spacing w:after="0" w:line="240" w:lineRule="auto"/>
        <w:contextualSpacing/>
        <w:rPr>
          <w:rFonts w:ascii="Calibri" w:eastAsia="Calibri" w:hAnsi="Calibri" w:cs="Calibri"/>
          <w:bCs/>
          <w:color w:val="000000" w:themeColor="text1"/>
          <w:sz w:val="20"/>
          <w:szCs w:val="20"/>
          <w:lang w:val="en-US"/>
        </w:rPr>
      </w:pPr>
      <w:hyperlink r:id="rId53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>W. David Freeman, D. W. M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, </w:t>
      </w:r>
      <w:hyperlink r:id="rId54" w:history="1">
        <w:r w:rsidR="003F6A14" w:rsidRPr="003F6A14">
          <w:rPr>
            <w:rFonts w:ascii="Calibri" w:eastAsia="Calibri" w:hAnsi="Calibri" w:cs="Calibri"/>
            <w:color w:val="000000" w:themeColor="text1"/>
            <w:sz w:val="20"/>
            <w:szCs w:val="20"/>
            <w:lang w:val="en-US"/>
          </w:rPr>
          <w:t xml:space="preserve"> Weitz, J. MD</w:t>
        </w:r>
      </w:hyperlink>
      <w:r w:rsidR="003F6A14"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</w:t>
      </w:r>
      <w:r w:rsidR="003F6A14"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(2020). Reversal of anticoagulation in intracranial hemorrhage. Hentet fra: Up to date, Apr 28, 2021. </w:t>
      </w:r>
      <w:hyperlink r:id="rId55" w:history="1">
        <w:r w:rsidR="003F6A14"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325</w:t>
        </w:r>
      </w:hyperlink>
      <w:r w:rsidR="003F6A14" w:rsidRPr="003F6A14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14:paraId="4456B126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Ischaemic stroke - Symptoms, diagnosis and treatment (2020).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>Hentet fra BMJ,</w:t>
      </w:r>
      <w:r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</w:rPr>
        <w:t xml:space="preserve"> Apr 28, 2021.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 </w:t>
      </w:r>
      <w:hyperlink r:id="rId56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bestpractice.bmj.com/topics/en-gb/3000114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  <w:u w:val="single"/>
        </w:rPr>
        <w:t xml:space="preserve"> </w:t>
      </w:r>
    </w:p>
    <w:p w14:paraId="4CD6CF0D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Transient ischaemic attack - Symptoms, diagnosis and treatmen (2020).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>Hentet fra BMJ,</w:t>
      </w:r>
      <w:r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</w:rPr>
        <w:t xml:space="preserve"> Apr 28, 2021. </w:t>
      </w:r>
      <w:hyperlink r:id="rId57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bestpractice.bmj.com/topics/en-gb/3000090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  <w:u w:val="single"/>
        </w:rPr>
        <w:t xml:space="preserve"> </w:t>
      </w:r>
    </w:p>
    <w:p w14:paraId="67D2142A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Stroke due to spontaneous intracerebral haemorrhage - Symptoms, diagnosis and treatment (2020). </w:t>
      </w:r>
      <w:hyperlink r:id="rId58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bestpractice.bmj.com/topics/en-gb/3000109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  <w:u w:val="single"/>
          <w:lang w:val="en-US"/>
        </w:rPr>
        <w:t xml:space="preserve"> </w:t>
      </w:r>
    </w:p>
    <w:p w14:paraId="015C856D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Schub, T. BS. (2020). Hentet fra: Nursing Reference Centre, Apr 28. 2021. </w:t>
      </w:r>
      <w:hyperlink r:id="rId59" w:anchor="AN=T702975&amp;db=nup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eb.b.ebscohost.com/nup/detail/detail?vid=5&amp;sid=4fc28804-f7a7-439c-993d-ff9da3958194%40sessionmgr102&amp;bdata=JnNpdGU9bnVwLWxpdmUmc2NvcGU9c2l0ZQ%3d%3d#AN=T702975&amp;db=nup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</w:t>
      </w:r>
    </w:p>
    <w:p w14:paraId="557744DE" w14:textId="77777777" w:rsidR="003F6A14" w:rsidRPr="00121DE6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"/>
        </w:rPr>
        <w:t xml:space="preserve">Avital O, RN, BSN, MBA, Pravikoff, D. RN, PhD, FAAN. (2020). Stroke Complications: Urination Disorders Avital O, Avital O, Pravikoff D, Hentet fra: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Nursing Reference Centre, Apr 28. 2021. </w:t>
      </w:r>
      <w:hyperlink r:id="rId60" w:anchor="AN=T702883&amp;db=nup" w:history="1">
        <w:r w:rsidRPr="00121DE6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eb.b.ebscohost.com/nup/detail/detail?vid=2&amp;sid=3aed0cd2-36c5-4fc9-9a15-aea030c86ef1%40sessionmgr102&amp;bdata=JnNpdGU9bnVwLWxpdmUmc2NvcGU9c2l0ZQ%3d%3d#AN=T702883&amp;db=nup</w:t>
        </w:r>
      </w:hyperlink>
      <w:r w:rsidRPr="00121DE6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 </w:t>
      </w:r>
    </w:p>
    <w:p w14:paraId="5B99E12C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  <w:t xml:space="preserve">NICE guidelines (2021). Stroke and transient ischaemic attack in over 16s: diagnosis and initial management NICE guideline.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Hentet fra: NICE, </w:t>
      </w:r>
      <w:r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</w:rPr>
        <w:t xml:space="preserve">Apr 28, 2021. </w:t>
      </w:r>
      <w:hyperlink r:id="rId61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www.nice.org.uk/guidance/ng128/resources/stroke-and-transient-ischaemic-attack-in-over-16s-diagnosis-and-initial-management-pdf-66141665603269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 </w:t>
      </w:r>
    </w:p>
    <w:p w14:paraId="39604933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lang w:val="en-US"/>
        </w:rPr>
      </w:pPr>
      <w:r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  <w:lang w:val="en-US"/>
        </w:rPr>
        <w:t xml:space="preserve">Patient education: Stroke (The Basics).Hentet fra: Up to date, Apr 28, 2021. </w:t>
      </w:r>
      <w:hyperlink r:id="rId62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  <w:lang w:val="en-US"/>
          </w:rPr>
          <w:t>https://www.uptodate.com/contents/15328</w:t>
        </w:r>
      </w:hyperlink>
      <w:r w:rsidRPr="003F6A14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14:paraId="3DE4F8CD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</w:rPr>
      </w:pPr>
      <w:r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</w:rPr>
        <w:t>Barn som pårørende -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1. Overordnet prosedyre (2019). Hentet fra: Helsebiblioteket, Apr 28. 2021. </w:t>
      </w:r>
      <w:hyperlink r:id="rId63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www.helsebiblioteket.no/fagprosedyrer/ferdige/barn-som-parorende-1-overordnet-prosedyre</w:t>
        </w:r>
      </w:hyperlink>
      <w:r w:rsidRPr="003F6A14">
        <w:rPr>
          <w:rFonts w:ascii="Calibri" w:eastAsia="Calibri" w:hAnsi="Calibri" w:cs="Calibri"/>
          <w:sz w:val="20"/>
          <w:szCs w:val="20"/>
        </w:rPr>
        <w:t xml:space="preserve"> </w:t>
      </w:r>
    </w:p>
    <w:p w14:paraId="1429B10F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</w:rPr>
      </w:pPr>
      <w:r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CFFFC"/>
        </w:rPr>
        <w:t>Pakkeforløp hjerneslag (2019). Forløpstider – akuttfasen. Hentet fra: Helsedirektoratet</w:t>
      </w:r>
      <w:r w:rsidRPr="003F6A14">
        <w:rPr>
          <w:rFonts w:ascii="Calibri" w:eastAsia="Calibri" w:hAnsi="Calibri" w:cs="Calibri"/>
          <w:bCs/>
          <w:color w:val="000000" w:themeColor="text1"/>
          <w:sz w:val="20"/>
          <w:szCs w:val="20"/>
          <w:shd w:val="clear" w:color="auto" w:fill="FFFFFF"/>
        </w:rPr>
        <w:t xml:space="preserve"> , Apr 28, 2021. </w:t>
      </w:r>
      <w:hyperlink r:id="rId64" w:anchor="oversikt-over-forlopstider-akuttfasen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www.helsedirektoratet.no/pakkeforlop/hjerneslag/akuttfasen-ved-hjerneslag/forlopstider-akuttfasen#oversikt-over-forlopstider-akuttfasen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  <w:u w:val="single"/>
        </w:rPr>
        <w:t xml:space="preserve"> </w:t>
      </w:r>
    </w:p>
    <w:p w14:paraId="1E7A4519" w14:textId="77777777" w:rsidR="003F6A14" w:rsidRPr="003F6A14" w:rsidRDefault="003F6A14" w:rsidP="003F6A14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>Akutt hjerneslag – akuttveileder (2019). Hentet fra: NEVRONEL</w:t>
      </w:r>
      <w:r w:rsidRPr="003F6A14">
        <w:rPr>
          <w:rFonts w:ascii="Calibri" w:eastAsia="Calibri" w:hAnsi="Calibri" w:cs="Times New Roman"/>
        </w:rPr>
        <w:t xml:space="preserve">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Nevrologiske prosedyrer (legehandboka.no),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  <w:shd w:val="clear" w:color="auto" w:fill="FFFFFF"/>
        </w:rPr>
        <w:t xml:space="preserve">Apr 28, 2021. </w:t>
      </w:r>
      <w:hyperlink r:id="rId65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nevrologi.legehandboka.no/handboken/akuttveileder-2016/sykdommer--akuttveileder/hjerneslag---akuttveileder/</w:t>
        </w:r>
      </w:hyperlink>
      <w:r w:rsidRPr="003F6A14">
        <w:rPr>
          <w:rFonts w:ascii="Calibri" w:eastAsia="Calibri" w:hAnsi="Calibri" w:cs="Calibri"/>
          <w:color w:val="000000" w:themeColor="text1"/>
          <w:sz w:val="20"/>
          <w:szCs w:val="20"/>
          <w:u w:val="single"/>
        </w:rPr>
        <w:t xml:space="preserve"> </w:t>
      </w:r>
    </w:p>
    <w:p w14:paraId="53B98FD8" w14:textId="77777777" w:rsidR="009841ED" w:rsidRDefault="003F6A14" w:rsidP="009841ED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u w:val="single"/>
        </w:rPr>
      </w:pP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>Hjerneinfarkt - Akutt utredning og behandling (2019). Hentet fra: NEVRONEL</w:t>
      </w:r>
      <w:r w:rsidRPr="003F6A14">
        <w:rPr>
          <w:rFonts w:ascii="Calibri" w:eastAsia="Calibri" w:hAnsi="Calibri" w:cs="Times New Roman"/>
        </w:rPr>
        <w:t xml:space="preserve">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</w:rPr>
        <w:t xml:space="preserve">Nevrologiske prosedyrer (legehandboka.no), </w:t>
      </w:r>
      <w:r w:rsidRPr="003F6A14">
        <w:rPr>
          <w:rFonts w:ascii="Calibri" w:eastAsia="Calibri" w:hAnsi="Calibri" w:cs="Calibri"/>
          <w:color w:val="000000" w:themeColor="text1"/>
          <w:sz w:val="20"/>
          <w:szCs w:val="20"/>
          <w:shd w:val="clear" w:color="auto" w:fill="FFFFFF"/>
        </w:rPr>
        <w:t xml:space="preserve">Apr 28, 2021.  </w:t>
      </w:r>
      <w:hyperlink r:id="rId66" w:history="1">
        <w:r w:rsidRPr="003F6A14">
          <w:rPr>
            <w:rFonts w:ascii="Calibri" w:eastAsia="Calibri" w:hAnsi="Calibri" w:cs="Calibri"/>
            <w:color w:val="0000FF"/>
            <w:sz w:val="20"/>
            <w:szCs w:val="20"/>
            <w:u w:val="single"/>
          </w:rPr>
          <w:t>https://nevrologi.legehandboka.no/handboken/sykdommer/cerebrovaskulare-sykdommer/sykdommer-og-symptomer/hjerneinfarkt/</w:t>
        </w:r>
      </w:hyperlink>
    </w:p>
    <w:p w14:paraId="10D0416A" w14:textId="77777777" w:rsidR="00AA5495" w:rsidRPr="009841ED" w:rsidRDefault="003F6A14" w:rsidP="009841ED">
      <w:pPr>
        <w:numPr>
          <w:ilvl w:val="0"/>
          <w:numId w:val="1"/>
        </w:numPr>
        <w:spacing w:after="0" w:line="240" w:lineRule="auto"/>
        <w:contextualSpacing/>
        <w:rPr>
          <w:rFonts w:ascii="Calibri" w:eastAsia="Calibri" w:hAnsi="Calibri" w:cs="Calibri"/>
          <w:color w:val="000000" w:themeColor="text1"/>
          <w:sz w:val="20"/>
          <w:szCs w:val="20"/>
          <w:u w:val="single"/>
        </w:rPr>
      </w:pPr>
      <w:r w:rsidRPr="003F6A14">
        <w:rPr>
          <w:rFonts w:ascii="Calibri" w:eastAsia="Calibri" w:hAnsi="Calibri" w:cs="Times New Roman"/>
        </w:rPr>
        <w:br w:type="page"/>
      </w:r>
    </w:p>
    <w:p w14:paraId="206A4139" w14:textId="77777777" w:rsidR="009841ED" w:rsidRPr="009841ED" w:rsidRDefault="009841ED" w:rsidP="009841ED">
      <w:pPr>
        <w:spacing w:after="0" w:line="240" w:lineRule="auto"/>
        <w:rPr>
          <w:rFonts w:ascii="Calibri" w:eastAsia="Times New Roman" w:hAnsi="Calibri" w:cs="Times New Roman"/>
          <w:b/>
          <w:szCs w:val="16"/>
          <w:lang w:eastAsia="nb-NO"/>
        </w:rPr>
      </w:pPr>
      <w:r w:rsidRPr="009841ED">
        <w:rPr>
          <w:rFonts w:ascii="Calibri" w:eastAsia="Times New Roman" w:hAnsi="Calibri" w:cs="Times New Roman"/>
          <w:b/>
          <w:szCs w:val="16"/>
          <w:lang w:eastAsia="nb-NO"/>
        </w:rPr>
        <w:t>Metoderapport for Veiledende Plan (VP): Hjerneslag - akutt</w:t>
      </w:r>
    </w:p>
    <w:p w14:paraId="2754E6A6" w14:textId="77777777" w:rsidR="009841ED" w:rsidRPr="009841ED" w:rsidRDefault="009841ED" w:rsidP="009841ED">
      <w:pPr>
        <w:spacing w:after="0" w:line="240" w:lineRule="auto"/>
        <w:rPr>
          <w:rFonts w:ascii="Calibri" w:eastAsia="Times New Roman" w:hAnsi="Calibri" w:cs="Times New Roman"/>
          <w:b/>
          <w:szCs w:val="16"/>
          <w:lang w:eastAsia="nb-NO"/>
        </w:rPr>
      </w:pPr>
      <w:r w:rsidRPr="009841ED">
        <w:rPr>
          <w:rFonts w:ascii="Calibri" w:eastAsia="Times New Roman" w:hAnsi="Calibri" w:cs="Times New Roman"/>
          <w:b/>
          <w:szCs w:val="16"/>
          <w:lang w:eastAsia="nb-NO"/>
        </w:rPr>
        <w:t>Dato: 05.05.21</w:t>
      </w:r>
    </w:p>
    <w:p w14:paraId="7F2137F5" w14:textId="77777777" w:rsidR="009841ED" w:rsidRPr="009841ED" w:rsidRDefault="009841ED" w:rsidP="009841ED">
      <w:pPr>
        <w:spacing w:after="0" w:line="240" w:lineRule="auto"/>
        <w:rPr>
          <w:rFonts w:ascii="Calibri" w:eastAsia="Times New Roman" w:hAnsi="Calibri" w:cs="Times New Roman"/>
          <w:sz w:val="28"/>
          <w:szCs w:val="28"/>
          <w:lang w:eastAsia="nb-NO"/>
        </w:rPr>
      </w:pP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561"/>
        <w:gridCol w:w="8501"/>
      </w:tblGrid>
      <w:tr w:rsidR="009841ED" w:rsidRPr="009841ED" w14:paraId="3A6B2AB1" w14:textId="77777777" w:rsidTr="00404D25">
        <w:tc>
          <w:tcPr>
            <w:tcW w:w="5000" w:type="pct"/>
            <w:gridSpan w:val="2"/>
            <w:shd w:val="clear" w:color="auto" w:fill="EAF1DD"/>
            <w:vAlign w:val="center"/>
          </w:tcPr>
          <w:p w14:paraId="386CA10C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AVGRENSNING OG FORMÅL</w:t>
            </w:r>
          </w:p>
        </w:tc>
      </w:tr>
      <w:tr w:rsidR="009841ED" w:rsidRPr="009841ED" w14:paraId="4B3659E6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3C51A044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1</w:t>
            </w:r>
          </w:p>
        </w:tc>
        <w:tc>
          <w:tcPr>
            <w:tcW w:w="4711" w:type="pct"/>
          </w:tcPr>
          <w:p w14:paraId="227E33FC" w14:textId="77777777" w:rsidR="009841ED" w:rsidRPr="009841ED" w:rsidRDefault="009841ED" w:rsidP="009841ED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Overordnede mål for VP: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</w:t>
            </w:r>
          </w:p>
          <w:p w14:paraId="5E9D17DF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VBP hjerneslag – akutt skal sikre best mulig akuttbehandling og tidlig innsettende rehabilitering i den akutte fasen av et hjerneslag ved å utøve forsvarlig sykepleie til pasientgruppen. Den akutte fasen defineres som 0-48 timer etter symptomdebut.</w:t>
            </w:r>
          </w:p>
          <w:p w14:paraId="4BA9B13C" w14:textId="77777777" w:rsidR="009841ED" w:rsidRPr="009841ED" w:rsidRDefault="009841ED" w:rsidP="009841ED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480121DD" w14:textId="77777777" w:rsidR="009841ED" w:rsidRPr="009841ED" w:rsidRDefault="009841ED" w:rsidP="009841ED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ikre best mulig sykepleie til voksne pasienter med hjerneslag i den akutte fasen. Den akutte fasen defineres som 0-48 timer etter hjerneslaget inntraff.</w:t>
            </w:r>
          </w:p>
          <w:p w14:paraId="6E7CF7AB" w14:textId="77777777" w:rsidR="009841ED" w:rsidRPr="009841ED" w:rsidRDefault="009841ED" w:rsidP="009841ED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0C1F5168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7F23B347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2</w:t>
            </w:r>
          </w:p>
        </w:tc>
        <w:tc>
          <w:tcPr>
            <w:tcW w:w="4711" w:type="pct"/>
          </w:tcPr>
          <w:p w14:paraId="17A1AC1F" w14:textId="77777777" w:rsidR="009841ED" w:rsidRPr="009841ED" w:rsidRDefault="009841ED" w:rsidP="009841ED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Hvem gjelder VP for (populasjon, pasient):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</w:t>
            </w:r>
          </w:p>
          <w:p w14:paraId="3054E885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Voksne pasienter med akutt hjerneslag som innlegges i akuttmottak, akutt slagenhet og overvåknings- og intensivavdeling.</w:t>
            </w:r>
          </w:p>
          <w:p w14:paraId="44690631" w14:textId="77777777" w:rsidR="009841ED" w:rsidRPr="009841ED" w:rsidRDefault="009841ED" w:rsidP="009841ED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2017A960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2882C0D3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3</w:t>
            </w:r>
          </w:p>
        </w:tc>
        <w:tc>
          <w:tcPr>
            <w:tcW w:w="4711" w:type="pct"/>
          </w:tcPr>
          <w:p w14:paraId="3B2C216A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Navn, tittel og arbeidssted på medlemmer av arbeidsgruppen som har utarbeidet VP-en</w:t>
            </w: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: </w:t>
            </w:r>
          </w:p>
          <w:p w14:paraId="270AB348" w14:textId="77777777" w:rsidR="00DF1D57" w:rsidRDefault="00DF1D57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 overført til ICNP:</w:t>
            </w:r>
          </w:p>
          <w:p w14:paraId="608C877A" w14:textId="77777777" w:rsidR="00DF1D57" w:rsidRDefault="00DF1D57" w:rsidP="00DF1D57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Åse Lill Austerheim, slagsykepleier/fagutviklingssykepleier, Sørlandet sykehus, Nevrologisk avdeling, SSK </w:t>
            </w:r>
          </w:p>
          <w:p w14:paraId="0A36479D" w14:textId="77777777" w:rsidR="00DF1D57" w:rsidRDefault="00DF1D57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Annika Brandal, sykepleier SSHF, innleie HSØ.</w:t>
            </w:r>
          </w:p>
          <w:p w14:paraId="5F6601EA" w14:textId="77777777" w:rsidR="00DF1D57" w:rsidRDefault="00DF1D57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67644A78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21: </w:t>
            </w:r>
          </w:p>
          <w:p w14:paraId="0D89BCFB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Åse Lill Austerheim, slagsykepleier/fagutviklingssykepleier, Sørlandet sykehus, Nevrologisk avdeling, SSK </w:t>
            </w:r>
          </w:p>
          <w:p w14:paraId="7823A56C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Ivana Novoselac, spesialutdannet sykepleier/fagutviklingssykepleier, Sørlandet sykehus, Nevrologisk avdeling, SSK</w:t>
            </w:r>
          </w:p>
          <w:p w14:paraId="0A8E21F0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Litteratursøk: Sonja May Amundsen, enhetsleder Medisinsk bibliotek SSK</w:t>
            </w:r>
          </w:p>
          <w:p w14:paraId="09B8B7DA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0E71DA80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8: </w:t>
            </w:r>
          </w:p>
          <w:p w14:paraId="40D80BBC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iv Pettersen, spesialutdannet sykepleier, Nevrologisk avdeling, SSK</w:t>
            </w:r>
          </w:p>
          <w:p w14:paraId="3B46FDB8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2D804E31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Første utgave:</w:t>
            </w:r>
          </w:p>
          <w:p w14:paraId="2E44792E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iv Pettersen, spesialutdannet sykepleier, Nevrologisk avdeling, SSK</w:t>
            </w:r>
          </w:p>
          <w:p w14:paraId="13E9A936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Anita Saur Haukvik, bibliotekar, Medisinsk bibliotek, SSK</w:t>
            </w:r>
          </w:p>
          <w:p w14:paraId="060D4BBF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Regional KDS, VBP-gruppen RSKD</w:t>
            </w:r>
          </w:p>
          <w:p w14:paraId="471F8AAB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3C48A974" w14:textId="77777777" w:rsidTr="00404D25">
        <w:tc>
          <w:tcPr>
            <w:tcW w:w="5000" w:type="pct"/>
            <w:gridSpan w:val="2"/>
            <w:shd w:val="clear" w:color="auto" w:fill="EAF1DD"/>
            <w:vAlign w:val="center"/>
          </w:tcPr>
          <w:p w14:paraId="46C986E4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INVOLVERING AV INTERESSENTER</w:t>
            </w:r>
          </w:p>
        </w:tc>
      </w:tr>
      <w:tr w:rsidR="009841ED" w:rsidRPr="009841ED" w14:paraId="21F9ABB2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4A998BB3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4</w:t>
            </w:r>
          </w:p>
        </w:tc>
        <w:tc>
          <w:tcPr>
            <w:tcW w:w="4711" w:type="pct"/>
          </w:tcPr>
          <w:p w14:paraId="7F913395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 xml:space="preserve">Synspunkter og preferanser fra </w:t>
            </w:r>
            <w:r w:rsidRPr="009841ED">
              <w:rPr>
                <w:rFonts w:ascii="Calibri" w:eastAsia="Times New Roman" w:hAnsi="Calibri" w:cs="Times New Roman"/>
                <w:b/>
                <w:bCs/>
                <w:iCs/>
                <w:sz w:val="20"/>
                <w:szCs w:val="20"/>
                <w:lang w:eastAsia="nb-NO"/>
              </w:rPr>
              <w:t xml:space="preserve">målgruppen som VP-en gjelder for: </w:t>
            </w:r>
            <w:r w:rsidRPr="009841ED">
              <w:rPr>
                <w:rFonts w:ascii="Calibri" w:eastAsia="Times New Roman" w:hAnsi="Calibri" w:cs="Times New Roman"/>
                <w:bCs/>
                <w:iCs/>
                <w:sz w:val="20"/>
                <w:szCs w:val="20"/>
                <w:lang w:eastAsia="nb-NO"/>
              </w:rPr>
              <w:t xml:space="preserve">  </w:t>
            </w:r>
          </w:p>
          <w:p w14:paraId="0074C801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Brukere/pasienter er ikke involvert i utarbeidelse og revisjon av denne VBP. Brukerorganisasjonene Norsk forening for slagrammede, Landsforeningen for slagrammede og Landsforeningen for hjerte- og lungesyke var representert i forbindelse med revisjonen av nasjonal faglig retningslinje for behandling og rehabilitering ved hjerneslag.</w:t>
            </w:r>
          </w:p>
          <w:p w14:paraId="1B297EFF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6807113E" w14:textId="77777777" w:rsidTr="00404D25">
        <w:tc>
          <w:tcPr>
            <w:tcW w:w="5000" w:type="pct"/>
            <w:gridSpan w:val="2"/>
            <w:shd w:val="clear" w:color="auto" w:fill="EAF1DD"/>
            <w:vAlign w:val="center"/>
          </w:tcPr>
          <w:p w14:paraId="023C8D58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METODISK NØYAKTIGHET</w:t>
            </w:r>
          </w:p>
        </w:tc>
      </w:tr>
      <w:tr w:rsidR="009841ED" w:rsidRPr="009841ED" w14:paraId="0C5307D1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722D566B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5</w:t>
            </w:r>
          </w:p>
        </w:tc>
        <w:tc>
          <w:tcPr>
            <w:tcW w:w="4711" w:type="pct"/>
          </w:tcPr>
          <w:p w14:paraId="50594CB1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Systematiske metoder ble benyttet for å søke etter kunnskapsgrunnlaget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: </w:t>
            </w:r>
          </w:p>
          <w:p w14:paraId="0CE00C07" w14:textId="77777777" w:rsidR="00AF68DB" w:rsidRDefault="00AF68DB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 ICNP:</w:t>
            </w:r>
          </w:p>
          <w:p w14:paraId="0A3A2756" w14:textId="77777777" w:rsidR="00AF68DB" w:rsidRDefault="00AF68DB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Overført til ICNP parallelt med oppdatering av regional NIC/NANDA plan.</w:t>
            </w:r>
          </w:p>
          <w:p w14:paraId="7403C9F5" w14:textId="77777777" w:rsidR="00AF68DB" w:rsidRDefault="00AF68DB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5067B34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21: </w:t>
            </w:r>
          </w:p>
          <w:p w14:paraId="3555FE51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Sykepleiediagnoser og behandlingstiltak med tilhørende koder er hentet fra godkjent kodeverktøy for sykepleiere (NANDA og NIC). Det er utført omfattende litteratursøk for å supplere den veiledende behandlingsplanen: VBP- Hjerneslag akutt. Det er søkt etter oppsummert kunnskap i de øverste nivåene av S-pyramiden og benyttet oss av litteratur funnet i kliniske oppslagsverk og kunnskapsbaserte retningslinjer. Nasjonal faglig retningslinje for behandling og rehabilitering ved hjerneslag fra 2017 gir anbefalte handlingsvalg og er å anse som gjeldende faglige normer for helsetjenesten. </w:t>
            </w:r>
          </w:p>
          <w:p w14:paraId="3F0A3A80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Litteratursøket er utført av bibliotekar Sonja May Amundsen i samarbeid med fagsykepleiere ansvarlig for revisjonen 2021. NOC-målene er erstattet av ICNP-m</w:t>
            </w:r>
            <w:r w:rsidR="007354BB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ålene ved hjelp av IKT rådgiver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Annika Brandal.</w:t>
            </w:r>
          </w:p>
          <w:p w14:paraId="06730883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061A2C10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18:</w:t>
            </w:r>
          </w:p>
          <w:p w14:paraId="35190435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Nasjonal faglig retningslinje for behandling og rehabilitering ved hjerneslag fra 2010 er revidert og publisert i 2017. Bakgrunnen for revisjonen er ny kunnskap og nye rutiner innen behandling og rehabilitering av hjerneslag. Revisjonen av retningslinjen er bygget på en kunnskapsbasert tilnærming; systematisk innhentet og vurdert forskningsbasert kunnskap, klinisk kunnskap og brukerkunnskap. Retningslinjen for hjerneslag gir anbefalte handlingsvalg og er å anse som gjeldende faglige normer for helsetjenesten. Det er av den grunn ikke foretatt nytt litteratursøk i forbindelse med revisjonen av denne VBP.</w:t>
            </w:r>
          </w:p>
          <w:p w14:paraId="1BC3270B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28BD96E8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5D1FBC0E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685FA5FB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6</w:t>
            </w:r>
          </w:p>
        </w:tc>
        <w:tc>
          <w:tcPr>
            <w:tcW w:w="4711" w:type="pct"/>
          </w:tcPr>
          <w:p w14:paraId="386F6BD8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Kriterier for utvelgelse av kunnskapsgrunnlaget er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: </w:t>
            </w:r>
          </w:p>
          <w:p w14:paraId="25891942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:</w:t>
            </w:r>
          </w:p>
          <w:p w14:paraId="179AC003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Litteratursøk er utført med S-pyramiden som retningslinje. Funnene som er benyttet i behandlingsplanen er i hovedsak fra funn øverst i pyramiden. Det er benyttet norske og internasjonale retningslinjer, norsk- og engelskspråklige. Benyttet litteratur er ikke eldre enn fra 2019, sett bort ifra Nasjonal faglig retningslinje for behandling og rehabilitering ved hjerneslag datert 2017, NANDA (2003), NIC (2006).</w:t>
            </w:r>
          </w:p>
          <w:p w14:paraId="26C4EE0F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6BED8D6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18:</w:t>
            </w:r>
          </w:p>
          <w:p w14:paraId="1356FEC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Jfr. punkt 7.</w:t>
            </w:r>
          </w:p>
          <w:p w14:paraId="0B7958C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494FE2D9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Litteratursøk er utført med S-pyramiden som retningslinje. Funnene som er benyttet i behandlingsplanen er i hovedsak fra funn øverst i pyramiden. Det er benyttet norske og internasjonale retningslinjer, norsk- og engelskspråklige. Benyttet litteratur er ikke eldre enn fra 2006.</w:t>
            </w:r>
          </w:p>
          <w:p w14:paraId="18BE71C8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3D5B8366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257E39FB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7</w:t>
            </w:r>
          </w:p>
        </w:tc>
        <w:tc>
          <w:tcPr>
            <w:tcW w:w="4711" w:type="pct"/>
          </w:tcPr>
          <w:p w14:paraId="7683244D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Det fremgår tydelig hvordan anbefalingene henger sammen med kunnskapsgrunnlaget:</w:t>
            </w: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 </w:t>
            </w:r>
          </w:p>
          <w:p w14:paraId="2014A12D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Jfr. punkt 5. og 7.</w:t>
            </w:r>
          </w:p>
          <w:p w14:paraId="5277F0EC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5E6262B4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Kunnskapsgrunnlaget er basert på norske og internasjonale retningslinjer funnet øverst i S-pyramiden. Det er av den grunn ikke foretatt kvalitetsvurdering av benyttet litteratur. Benyttet litteratur er utarbeidet av og for helsepersonell og omfatter ikke brukererfaringer/brukermedvirkning. Akutt hjerneslag er en akuttmedisinsk tilstand som krever rask sykehusinnleggelse og behandling. Det antas at brukere/slagrammede ikke har forutsetning for å vurdere hvilken behandling og hvilke tiltak som er nødvendige i den akutte fasen av et hjerneslag.</w:t>
            </w:r>
          </w:p>
          <w:p w14:paraId="7F716C7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3E3260F2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7ACCBC4A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8</w:t>
            </w:r>
          </w:p>
        </w:tc>
        <w:tc>
          <w:tcPr>
            <w:tcW w:w="4711" w:type="pct"/>
          </w:tcPr>
          <w:p w14:paraId="1B6053B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Styrker og svakheter ved kunnskapsgrunnlaget:</w:t>
            </w:r>
          </w:p>
          <w:p w14:paraId="5978CF53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2021: </w:t>
            </w:r>
          </w:p>
          <w:p w14:paraId="0AB68B4E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>I og med at nasjonal faglig retningslinje for behandling og rehabilitering ved hjerneslag revideres sjeldent (2010 og 2017) vil innhentet litteratur i retningslinjen også være av eldre dato. Samtidig har denne revisjonen vist at nytt omfattende litteratursøk ikke viser til store endringer i sykepleierettet behandling av pasienter med hjerneslag.</w:t>
            </w:r>
          </w:p>
          <w:p w14:paraId="180AF53F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</w:p>
          <w:p w14:paraId="776F376B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>2018:</w:t>
            </w:r>
          </w:p>
          <w:p w14:paraId="00ADF34B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>Revisjonen av VBP er basert på anbefalinger fra revidert nasjonal faglig retningslinje for behandling og rehabilitering ved hjerneslag fra 2017, jfr. punkt 7.</w:t>
            </w:r>
          </w:p>
          <w:p w14:paraId="2C5B3B9F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</w:p>
          <w:p w14:paraId="430AFF28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>Det er benyttet kunnskap basert på nasjonale og internasjonale retningslinjer for akuttbehandling av hjerneslag, samt mangeårig erfaring som sykepleier i akutt slagenhet. Problemstillinger er tatt opp og diskutert, og endringer er gjort underveis i prosessen. Behandlingsplanen bygger på konsensus i VBP-gruppen, Regional KDS.</w:t>
            </w:r>
          </w:p>
          <w:p w14:paraId="17EB6FF2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</w:p>
        </w:tc>
      </w:tr>
      <w:tr w:rsidR="009841ED" w:rsidRPr="009841ED" w14:paraId="56B54409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2DBDE913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9</w:t>
            </w:r>
          </w:p>
        </w:tc>
        <w:tc>
          <w:tcPr>
            <w:tcW w:w="4711" w:type="pct"/>
          </w:tcPr>
          <w:p w14:paraId="69A34A7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VP er blitt vurdert internt/eksternt av relevante fagressurser (tittel, navn, arbeidssted)</w:t>
            </w: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:  </w:t>
            </w:r>
          </w:p>
          <w:p w14:paraId="386D1C96" w14:textId="77777777" w:rsidR="004B2769" w:rsidRDefault="004B2769" w:rsidP="00B5578B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21 ICNP: </w:t>
            </w:r>
          </w:p>
          <w:p w14:paraId="4CEE8068" w14:textId="77777777" w:rsidR="004B2769" w:rsidRDefault="004B2769" w:rsidP="004B2769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Lisa Beate Johansen </w:t>
            </w:r>
            <w:r w:rsidRPr="00635123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Prosjektleder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– Veiledende behandlingsplaner, </w:t>
            </w:r>
            <w:r w:rsidRPr="00635123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Helse Nord</w:t>
            </w:r>
            <w:r w:rsidR="00D130D1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: ønsket å legge til </w:t>
            </w:r>
            <w:r w:rsidR="00B5578B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intervensjoner som omhandler operasjon, SSHF utfører ikke dette, men det er lagt til etter ønske dersom det er behov for dette hos andre.</w:t>
            </w:r>
          </w:p>
          <w:p w14:paraId="74C0EE6B" w14:textId="77777777" w:rsidR="009070EE" w:rsidRDefault="00C33B3D" w:rsidP="00C33B3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A</w:t>
            </w:r>
            <w:r w:rsidR="004B276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rbeidsgruppe somatikk voksen, 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Helseplattformen, </w:t>
            </w:r>
            <w:r w:rsidR="004B276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Helse Midt</w:t>
            </w:r>
            <w:r w:rsidR="009070EE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. </w:t>
            </w:r>
          </w:p>
          <w:p w14:paraId="7073759C" w14:textId="77777777" w:rsidR="004B2769" w:rsidRDefault="004B2769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1873DE35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:</w:t>
            </w:r>
          </w:p>
          <w:p w14:paraId="30204689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iv Pettersen, spesialutdannet sykepleier, Nevrologisk avdeling, Sørlandet sykehus, Kristiansand</w:t>
            </w:r>
          </w:p>
          <w:p w14:paraId="613EC0D9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Evelyn Moen, sykepleier, Nevrologisk avdeling, Sørlandet sykehus, Kristiansand</w:t>
            </w:r>
          </w:p>
          <w:p w14:paraId="3F791ED2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iw Hege Frøyen, slagsykepleier, Medisinsk avdeling, Sørlandet sykehus, Flekkefjord</w:t>
            </w:r>
          </w:p>
          <w:p w14:paraId="24A03DE6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Konferert enkeltspørsmål med Arnstein Tveiten, seksjonsoverlege, Slagenheten, Sørlandet sykehus, Kristiansand</w:t>
            </w:r>
          </w:p>
          <w:p w14:paraId="327371B4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11DDD55E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18:</w:t>
            </w:r>
          </w:p>
          <w:p w14:paraId="064F3BDD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Revisjonen er gjennomgått av Arnstein Tveiten, overlege PhD, nevrologisk avdeling, Sørlandet sykehus, Kristiansand, som også har deltatt i revisjonen av nasjonal faglig retningslinje for behandling og rehabilitering ved hjerneslag.</w:t>
            </w:r>
          </w:p>
          <w:p w14:paraId="28B8300E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3D18475A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VBP-en vurdert av følgende eksterne eksperter:</w:t>
            </w:r>
          </w:p>
          <w:p w14:paraId="67761F5C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Arnstein Tveiten, overlege PhD, nevrologisk avdeling, Sørlandet sykehus, Kristiansand</w:t>
            </w:r>
          </w:p>
          <w:p w14:paraId="399DFA31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Evelyn Moen, fagsykepleier, nevrologisk avdeling, Sørlandet sykehus, Kristiansand</w:t>
            </w:r>
          </w:p>
          <w:p w14:paraId="7C94079C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vein Tynes, sykepleier, slagenheten, Sørlandet sykehus, Arendal</w:t>
            </w:r>
          </w:p>
          <w:p w14:paraId="55F4D565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Hanne Kristin Sigmond, spesialergoterapeut, ergo-, fysio- og sosionomenheten, Sørlandet sykehus, Kristiansand</w:t>
            </w:r>
          </w:p>
          <w:p w14:paraId="2CAB68EC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Grete Stave Johannessen, fysioterapeut, ergo-, fysio- og sosionomenheten, Sørlandet sykehus, Kristiansand</w:t>
            </w:r>
          </w:p>
          <w:p w14:paraId="46E4E86C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2F5D42D1" w14:textId="77777777" w:rsidTr="00404D25">
        <w:trPr>
          <w:trHeight w:val="206"/>
        </w:trPr>
        <w:tc>
          <w:tcPr>
            <w:tcW w:w="5000" w:type="pct"/>
            <w:gridSpan w:val="2"/>
            <w:shd w:val="clear" w:color="auto" w:fill="EAF1DD"/>
            <w:vAlign w:val="center"/>
          </w:tcPr>
          <w:p w14:paraId="02FFEE15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ANSVAR</w:t>
            </w:r>
          </w:p>
        </w:tc>
      </w:tr>
      <w:tr w:rsidR="009841ED" w:rsidRPr="009841ED" w14:paraId="6F315697" w14:textId="77777777" w:rsidTr="00404D25">
        <w:trPr>
          <w:trHeight w:val="680"/>
        </w:trPr>
        <w:tc>
          <w:tcPr>
            <w:tcW w:w="289" w:type="pct"/>
            <w:vAlign w:val="center"/>
          </w:tcPr>
          <w:p w14:paraId="27D925B2" w14:textId="77777777" w:rsidR="009841ED" w:rsidRPr="009841ED" w:rsidRDefault="009841ED" w:rsidP="009841ED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10</w:t>
            </w:r>
          </w:p>
        </w:tc>
        <w:tc>
          <w:tcPr>
            <w:tcW w:w="4711" w:type="pct"/>
          </w:tcPr>
          <w:p w14:paraId="5087D902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Tidsplan og ansvarlige personer for oppdatering av VP-en er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: </w:t>
            </w:r>
          </w:p>
          <w:p w14:paraId="069CF62D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Oppdateres innen 3 år, eller tidligere om behov. Ansvar for oppdatering sykepleier på nevrologisk avdeling, slagenhet SSHF.</w:t>
            </w:r>
          </w:p>
          <w:p w14:paraId="4E9CC4A9" w14:textId="77777777" w:rsidR="009841ED" w:rsidRPr="009841ED" w:rsidRDefault="009841ED" w:rsidP="009841ED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</w:tbl>
    <w:p w14:paraId="52D3DED5" w14:textId="77777777" w:rsidR="009841ED" w:rsidRPr="009841ED" w:rsidRDefault="009841ED" w:rsidP="009841ED">
      <w:pPr>
        <w:spacing w:after="0" w:line="240" w:lineRule="auto"/>
        <w:rPr>
          <w:rFonts w:ascii="Calibri" w:eastAsia="Times New Roman" w:hAnsi="Calibri" w:cs="Times New Roman"/>
          <w:sz w:val="28"/>
          <w:szCs w:val="28"/>
          <w:lang w:eastAsia="nb-NO"/>
        </w:rPr>
      </w:pPr>
    </w:p>
    <w:p w14:paraId="25187483" w14:textId="77777777" w:rsidR="009841ED" w:rsidRPr="009841ED" w:rsidRDefault="009841ED" w:rsidP="009841ED">
      <w:pPr>
        <w:spacing w:after="0" w:line="240" w:lineRule="auto"/>
        <w:rPr>
          <w:rFonts w:ascii="Calibri" w:eastAsia="Times New Roman" w:hAnsi="Calibri" w:cs="Times New Roman"/>
          <w:sz w:val="28"/>
          <w:szCs w:val="28"/>
          <w:lang w:eastAsia="nb-NO"/>
        </w:rPr>
      </w:pPr>
      <w:r w:rsidRPr="009841ED">
        <w:rPr>
          <w:rFonts w:ascii="Calibri" w:eastAsia="Times New Roman" w:hAnsi="Calibri" w:cs="Times New Roman"/>
          <w:sz w:val="28"/>
          <w:szCs w:val="28"/>
          <w:lang w:eastAsia="nb-NO"/>
        </w:rPr>
        <w:br w:type="page"/>
      </w:r>
    </w:p>
    <w:p w14:paraId="363A84FB" w14:textId="77777777" w:rsidR="00FE225E" w:rsidRPr="00FE225E" w:rsidRDefault="00FE225E" w:rsidP="00FE225E">
      <w:pPr>
        <w:keepNext/>
        <w:spacing w:before="240" w:after="60" w:line="240" w:lineRule="auto"/>
        <w:outlineLvl w:val="0"/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</w:pPr>
      <w:r w:rsidRPr="00FE225E"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  <w:t>Resultat av litteratursøk</w:t>
      </w:r>
    </w:p>
    <w:p w14:paraId="7E0C5E48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4D4CC03F" w14:textId="77777777" w:rsidTr="00FE225E">
        <w:tc>
          <w:tcPr>
            <w:tcW w:w="1043" w:type="pct"/>
            <w:shd w:val="clear" w:color="auto" w:fill="auto"/>
          </w:tcPr>
          <w:p w14:paraId="3B89ECD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Prosedyrens tittel</w:t>
            </w:r>
          </w:p>
        </w:tc>
        <w:tc>
          <w:tcPr>
            <w:tcW w:w="3957" w:type="pct"/>
            <w:shd w:val="clear" w:color="auto" w:fill="auto"/>
          </w:tcPr>
          <w:p w14:paraId="354FB12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Veiledende behandlingsplan: Hjerneslag - akutt</w:t>
            </w:r>
          </w:p>
        </w:tc>
      </w:tr>
      <w:tr w:rsidR="00FE225E" w:rsidRPr="00121DE6" w14:paraId="3854C193" w14:textId="77777777" w:rsidTr="00FE225E">
        <w:tc>
          <w:tcPr>
            <w:tcW w:w="1043" w:type="pct"/>
            <w:shd w:val="clear" w:color="auto" w:fill="auto"/>
          </w:tcPr>
          <w:p w14:paraId="147813D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Spørsmål fra PICO-skjema</w:t>
            </w:r>
          </w:p>
        </w:tc>
        <w:tc>
          <w:tcPr>
            <w:tcW w:w="3957" w:type="pct"/>
            <w:shd w:val="clear" w:color="auto" w:fill="auto"/>
          </w:tcPr>
          <w:p w14:paraId="5D9F0377" w14:textId="77777777" w:rsidR="00FE225E" w:rsidRPr="00FE225E" w:rsidRDefault="00FE225E" w:rsidP="00FE225E">
            <w:pPr>
              <w:spacing w:after="0" w:line="240" w:lineRule="auto"/>
              <w:rPr>
                <w:rFonts w:ascii="Calibri" w:eastAsia="Calibri" w:hAnsi="Calibri" w:cs="Times New Roman"/>
                <w:b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sz w:val="20"/>
                <w:szCs w:val="20"/>
                <w:lang w:val="en-US"/>
              </w:rPr>
              <w:t>What is the best treatment and nursing management of acute stroke in adults?</w:t>
            </w:r>
          </w:p>
        </w:tc>
      </w:tr>
      <w:tr w:rsidR="00FE225E" w:rsidRPr="00121DE6" w14:paraId="7F90DD5B" w14:textId="77777777" w:rsidTr="00FE225E">
        <w:tc>
          <w:tcPr>
            <w:tcW w:w="1043" w:type="pct"/>
            <w:shd w:val="clear" w:color="auto" w:fill="auto"/>
          </w:tcPr>
          <w:p w14:paraId="2692F9F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ntaktdetaljer prosedyremakere</w:t>
            </w:r>
          </w:p>
        </w:tc>
        <w:tc>
          <w:tcPr>
            <w:tcW w:w="3957" w:type="pct"/>
            <w:shd w:val="clear" w:color="auto" w:fill="auto"/>
          </w:tcPr>
          <w:p w14:paraId="6F8C899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Navn: Åse Lill Austerheim og Ivana Novoselac</w:t>
            </w:r>
          </w:p>
          <w:p w14:paraId="7D865DC8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E-post: </w:t>
            </w:r>
            <w:hyperlink r:id="rId67" w:history="1">
              <w:r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ase.lill.austerheim@sshf.no</w:t>
              </w:r>
            </w:hyperlink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– </w:t>
            </w:r>
            <w:hyperlink r:id="rId68" w:history="1">
              <w:r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vana.ruzic@sshf.no</w:t>
              </w:r>
            </w:hyperlink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</w:t>
            </w:r>
          </w:p>
          <w:p w14:paraId="26C8C741" w14:textId="77777777" w:rsidR="00FE225E" w:rsidRPr="00FE225E" w:rsidRDefault="00FE225E" w:rsidP="00FE225E">
            <w:pPr>
              <w:spacing w:after="0" w:line="240" w:lineRule="auto"/>
              <w:rPr>
                <w:rFonts w:ascii="Calibri" w:eastAsia="SimSun" w:hAnsi="Calibri" w:cs="Times New Roman"/>
                <w:sz w:val="20"/>
                <w:szCs w:val="20"/>
                <w:lang w:val="en-US" w:eastAsia="zh-CN"/>
              </w:rPr>
            </w:pPr>
            <w:r w:rsidRPr="00FE225E">
              <w:rPr>
                <w:rFonts w:ascii="Calibri" w:eastAsia="SimSun" w:hAnsi="Calibri" w:cs="Times New Roman"/>
                <w:sz w:val="20"/>
                <w:szCs w:val="20"/>
                <w:lang w:val="en-US" w:eastAsia="zh-CN"/>
              </w:rPr>
              <w:t>Tlf: 38 12 53 52/38 07 38 85</w:t>
            </w:r>
          </w:p>
        </w:tc>
      </w:tr>
      <w:tr w:rsidR="00FE225E" w:rsidRPr="00121DE6" w14:paraId="4E465A03" w14:textId="77777777" w:rsidTr="00FE225E">
        <w:tc>
          <w:tcPr>
            <w:tcW w:w="1043" w:type="pct"/>
            <w:shd w:val="clear" w:color="auto" w:fill="auto"/>
          </w:tcPr>
          <w:p w14:paraId="7388D69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Bibliotekar som utførte eller veiledet søket</w:t>
            </w:r>
          </w:p>
        </w:tc>
        <w:tc>
          <w:tcPr>
            <w:tcW w:w="3957" w:type="pct"/>
            <w:shd w:val="clear" w:color="auto" w:fill="auto"/>
          </w:tcPr>
          <w:p w14:paraId="639DDD8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Navn: Sonja May Amundsen </w:t>
            </w:r>
          </w:p>
          <w:p w14:paraId="3A48B9E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nn-NO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nn-NO"/>
              </w:rPr>
              <w:t>Arbeidssted: Medisinsk Bibliotek, SSHF Kristiansand</w:t>
            </w:r>
          </w:p>
          <w:p w14:paraId="131059F7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de-DE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de-DE"/>
              </w:rPr>
              <w:t xml:space="preserve">E-post: </w:t>
            </w:r>
            <w:hyperlink r:id="rId69" w:history="1">
              <w:r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de-DE"/>
                </w:rPr>
                <w:t>sonja.may.amundsen@sshf.no</w:t>
              </w:r>
            </w:hyperlink>
            <w:r w:rsidRPr="00FE225E">
              <w:rPr>
                <w:rFonts w:ascii="Calibri" w:eastAsia="Calibri" w:hAnsi="Calibri" w:cs="Times New Roman"/>
                <w:sz w:val="20"/>
                <w:szCs w:val="20"/>
                <w:lang w:val="de-DE"/>
              </w:rPr>
              <w:t xml:space="preserve"> </w:t>
            </w:r>
          </w:p>
          <w:p w14:paraId="75580F0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Tlf: 37 01 42 37</w:t>
            </w:r>
          </w:p>
        </w:tc>
      </w:tr>
    </w:tbl>
    <w:p w14:paraId="7BF7FB54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p w14:paraId="7371C856" w14:textId="77777777" w:rsidR="00FE225E" w:rsidRPr="00FE225E" w:rsidRDefault="00FE225E" w:rsidP="00FE225E">
      <w:pPr>
        <w:keepNext/>
        <w:spacing w:before="240" w:after="60" w:line="240" w:lineRule="auto"/>
        <w:outlineLvl w:val="0"/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</w:pPr>
      <w:r w:rsidRPr="00FE225E"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  <w:t>Retningslinjer og kliniske oppslagsverk</w:t>
      </w:r>
    </w:p>
    <w:p w14:paraId="6F1F9123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56A31DFF" w14:textId="77777777" w:rsidTr="00FE225E">
        <w:tc>
          <w:tcPr>
            <w:tcW w:w="1043" w:type="pct"/>
            <w:shd w:val="clear" w:color="auto" w:fill="auto"/>
          </w:tcPr>
          <w:p w14:paraId="290FDC5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FFFFFF"/>
          </w:tcPr>
          <w:p w14:paraId="60848304" w14:textId="77777777" w:rsidR="00FE225E" w:rsidRPr="00FE225E" w:rsidRDefault="00CF4FA4" w:rsidP="00FE225E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eastAsia="Calibri" w:hAnsi="Calibri" w:cs="Calibri"/>
                <w:bCs/>
                <w:color w:val="004F81"/>
                <w:sz w:val="20"/>
                <w:szCs w:val="20"/>
              </w:rPr>
            </w:pPr>
            <w:hyperlink r:id="rId70" w:history="1">
              <w:r w:rsidR="00FE225E" w:rsidRPr="00FE225E">
                <w:rPr>
                  <w:rFonts w:ascii="Calibri" w:eastAsia="Calibri" w:hAnsi="Calibri" w:cs="Calibri"/>
                  <w:bCs/>
                  <w:color w:val="004F81"/>
                  <w:sz w:val="20"/>
                  <w:szCs w:val="20"/>
                  <w:u w:val="single"/>
                </w:rPr>
                <w:t>Fagprosedyrer som er godkjent i de enkelte helseforetak på fagprosedyrer.no</w:t>
              </w:r>
            </w:hyperlink>
            <w:r w:rsidR="00FE225E" w:rsidRPr="00FE225E">
              <w:rPr>
                <w:rFonts w:ascii="Calibri" w:eastAsia="Calibri" w:hAnsi="Calibri" w:cs="Calibri"/>
                <w:bCs/>
                <w:color w:val="004F81"/>
                <w:sz w:val="20"/>
                <w:szCs w:val="20"/>
                <w:u w:val="single"/>
              </w:rPr>
              <w:t xml:space="preserve"> </w:t>
            </w:r>
            <w:r w:rsidR="00FE225E" w:rsidRPr="00FE225E">
              <w:rPr>
                <w:rFonts w:ascii="Calibri" w:eastAsia="Calibri" w:hAnsi="Calibri" w:cs="Calibri"/>
                <w:bCs/>
                <w:color w:val="004F81"/>
                <w:sz w:val="20"/>
                <w:szCs w:val="20"/>
              </w:rPr>
              <w:t>(obligatorisk)</w:t>
            </w:r>
          </w:p>
        </w:tc>
      </w:tr>
      <w:tr w:rsidR="00FE225E" w:rsidRPr="00FE225E" w14:paraId="4A9E6C64" w14:textId="77777777" w:rsidTr="00FE225E">
        <w:tc>
          <w:tcPr>
            <w:tcW w:w="1043" w:type="pct"/>
            <w:shd w:val="clear" w:color="auto" w:fill="auto"/>
          </w:tcPr>
          <w:p w14:paraId="4AC2AEE8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29BCCA02" w14:textId="77777777" w:rsidR="00FE225E" w:rsidRPr="00FE225E" w:rsidRDefault="00FE225E" w:rsidP="00FE225E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eastAsia="Calibri" w:hAnsi="Calibri" w:cs="Calibri"/>
                <w:bCs/>
                <w:color w:val="009ECE"/>
                <w:sz w:val="20"/>
                <w:szCs w:val="20"/>
                <w:u w:val="single"/>
              </w:rPr>
            </w:pPr>
            <w:r w:rsidRPr="00FE225E">
              <w:rPr>
                <w:rFonts w:ascii="Calibri" w:eastAsia="Calibri" w:hAnsi="Calibri" w:cs="Calibri"/>
                <w:bCs/>
                <w:color w:val="009ECE"/>
                <w:sz w:val="20"/>
                <w:szCs w:val="20"/>
                <w:u w:val="single"/>
              </w:rPr>
              <w:t>28.04.21</w:t>
            </w:r>
          </w:p>
        </w:tc>
      </w:tr>
      <w:tr w:rsidR="00FE225E" w:rsidRPr="00FE225E" w14:paraId="29646232" w14:textId="77777777" w:rsidTr="00FE225E">
        <w:tc>
          <w:tcPr>
            <w:tcW w:w="1043" w:type="pct"/>
            <w:shd w:val="clear" w:color="auto" w:fill="auto"/>
          </w:tcPr>
          <w:p w14:paraId="3AB124F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14:paraId="38E44CD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Bladd i gjennom emnene Nevrologi, Akuttmedisin, Eldre, Blod, Hjerte og kar</w:t>
            </w:r>
          </w:p>
        </w:tc>
      </w:tr>
      <w:tr w:rsidR="00FE225E" w:rsidRPr="00FE225E" w14:paraId="7D1EF454" w14:textId="77777777" w:rsidTr="00FE225E">
        <w:tc>
          <w:tcPr>
            <w:tcW w:w="1043" w:type="pct"/>
            <w:shd w:val="clear" w:color="auto" w:fill="auto"/>
          </w:tcPr>
          <w:p w14:paraId="0B17D157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2BC69A6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Ingen nye relevante funn</w:t>
            </w:r>
          </w:p>
        </w:tc>
      </w:tr>
    </w:tbl>
    <w:p w14:paraId="27902537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1CF83701" w14:textId="77777777" w:rsidTr="00FE225E">
        <w:tc>
          <w:tcPr>
            <w:tcW w:w="1043" w:type="pct"/>
            <w:shd w:val="clear" w:color="auto" w:fill="auto"/>
          </w:tcPr>
          <w:p w14:paraId="5FF07BA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27C3C8B9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009ECE"/>
                <w:sz w:val="20"/>
                <w:szCs w:val="20"/>
              </w:rPr>
            </w:pPr>
            <w:hyperlink r:id="rId71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Nasjonale faglige retningslinjer, veiledere,  prioriteringsveiledere og pakkeforløp fra Helsedirektoratet</w:t>
              </w:r>
            </w:hyperlink>
            <w:r w:rsidR="00FE225E" w:rsidRPr="00FE225E">
              <w:rPr>
                <w:rFonts w:ascii="Calibri" w:eastAsia="Calibri" w:hAnsi="Calibri" w:cs="Times New Roman"/>
                <w:b/>
                <w:color w:val="943634"/>
                <w:sz w:val="20"/>
                <w:szCs w:val="20"/>
              </w:rPr>
              <w:t xml:space="preserve"> </w:t>
            </w:r>
            <w:r w:rsidR="00FE225E" w:rsidRPr="00FE225E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FE225E" w:rsidRPr="00FE225E" w14:paraId="5DF2D7F5" w14:textId="77777777" w:rsidTr="00FE225E">
        <w:tc>
          <w:tcPr>
            <w:tcW w:w="1043" w:type="pct"/>
            <w:shd w:val="clear" w:color="auto" w:fill="auto"/>
          </w:tcPr>
          <w:p w14:paraId="7962D40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5F6C6F3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943634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  <w:u w:val="single"/>
              </w:rPr>
              <w:t>28.04.21</w:t>
            </w:r>
          </w:p>
        </w:tc>
      </w:tr>
      <w:tr w:rsidR="00FE225E" w:rsidRPr="00FE225E" w14:paraId="7A325447" w14:textId="77777777" w:rsidTr="00FE225E">
        <w:tc>
          <w:tcPr>
            <w:tcW w:w="1043" w:type="pct"/>
            <w:shd w:val="clear" w:color="auto" w:fill="auto"/>
          </w:tcPr>
          <w:p w14:paraId="4853C97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14:paraId="5163BC0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Bladd i gjennom Nasjonale faglige retningslinjer, nasjonale faglige råd, veileder, prioriteringsveileder og pakkeforløp for hjerneslag</w:t>
            </w:r>
          </w:p>
        </w:tc>
      </w:tr>
      <w:tr w:rsidR="00FE225E" w:rsidRPr="00FE225E" w14:paraId="619778D8" w14:textId="77777777" w:rsidTr="00FE225E">
        <w:tc>
          <w:tcPr>
            <w:tcW w:w="1043" w:type="pct"/>
            <w:shd w:val="clear" w:color="auto" w:fill="auto"/>
          </w:tcPr>
          <w:p w14:paraId="77D816E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37F3D0D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Relevante funn: </w:t>
            </w:r>
          </w:p>
          <w:p w14:paraId="1FA0C7F7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72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sjonal faglig retningslinje Hjerneslag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 (2017)</w:t>
            </w:r>
          </w:p>
          <w:p w14:paraId="7624171C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73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Pakkeforløp Hjerneslag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 (2019)</w:t>
            </w:r>
          </w:p>
        </w:tc>
      </w:tr>
    </w:tbl>
    <w:p w14:paraId="0B03D110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0E16272D" w14:textId="77777777" w:rsidTr="00FE225E">
        <w:tc>
          <w:tcPr>
            <w:tcW w:w="1043" w:type="pct"/>
            <w:shd w:val="clear" w:color="auto" w:fill="auto"/>
          </w:tcPr>
          <w:p w14:paraId="2C77F714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114E90D0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009ECE"/>
                <w:sz w:val="20"/>
                <w:szCs w:val="20"/>
                <w:lang w:val="en-US"/>
              </w:rPr>
            </w:pPr>
            <w:hyperlink r:id="rId74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>UpToDate</w:t>
              </w:r>
            </w:hyperlink>
            <w:r w:rsidR="00FE225E"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  <w:t xml:space="preserve"> </w:t>
            </w:r>
            <w:r w:rsidR="00FE225E" w:rsidRPr="00FE225E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FE225E" w:rsidRPr="00FE225E" w14:paraId="544D1182" w14:textId="77777777" w:rsidTr="00FE225E">
        <w:tc>
          <w:tcPr>
            <w:tcW w:w="1043" w:type="pct"/>
            <w:shd w:val="clear" w:color="auto" w:fill="auto"/>
          </w:tcPr>
          <w:p w14:paraId="02E991E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558E6F34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  <w:t>28.04.21</w:t>
            </w:r>
          </w:p>
        </w:tc>
      </w:tr>
      <w:tr w:rsidR="00FE225E" w:rsidRPr="00121DE6" w14:paraId="3D55EC70" w14:textId="77777777" w:rsidTr="00FE225E">
        <w:tc>
          <w:tcPr>
            <w:tcW w:w="1043" w:type="pct"/>
            <w:shd w:val="clear" w:color="auto" w:fill="auto"/>
          </w:tcPr>
          <w:p w14:paraId="2BA57D1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14:paraId="06BDE06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Søkt på Acute stroke, intracerebral hemorrhage, brain hemorrhage, brain blood clot</w:t>
            </w:r>
          </w:p>
        </w:tc>
      </w:tr>
      <w:tr w:rsidR="00FE225E" w:rsidRPr="00121DE6" w14:paraId="4C2601B6" w14:textId="77777777" w:rsidTr="00FE225E">
        <w:tc>
          <w:tcPr>
            <w:tcW w:w="1043" w:type="pct"/>
            <w:shd w:val="clear" w:color="auto" w:fill="auto"/>
          </w:tcPr>
          <w:p w14:paraId="245C608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Patient Education</w:t>
            </w:r>
          </w:p>
        </w:tc>
        <w:tc>
          <w:tcPr>
            <w:tcW w:w="3957" w:type="pct"/>
            <w:shd w:val="clear" w:color="auto" w:fill="auto"/>
          </w:tcPr>
          <w:p w14:paraId="06F0CF3A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75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Patient education: Stroke (The Basics)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dato ukjent)</w:t>
            </w:r>
          </w:p>
          <w:p w14:paraId="5F4A9AEB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76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Patient education: Hemorrhagic stroke (The Basics)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Ikke benyttet</w:t>
            </w:r>
          </w:p>
        </w:tc>
      </w:tr>
      <w:tr w:rsidR="00FE225E" w:rsidRPr="00121DE6" w14:paraId="1F7BFB4F" w14:textId="77777777" w:rsidTr="00FE225E">
        <w:tc>
          <w:tcPr>
            <w:tcW w:w="1043" w:type="pct"/>
            <w:shd w:val="clear" w:color="auto" w:fill="auto"/>
          </w:tcPr>
          <w:p w14:paraId="691C82E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05D5AA7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Relevante funn: </w:t>
            </w:r>
            <w:hyperlink r:id="rId77" w:history="1">
              <w:r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Initial assessment and management of acute stroke</w:t>
              </w:r>
            </w:hyperlink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05.mars 21)</w:t>
            </w:r>
          </w:p>
          <w:p w14:paraId="70F93799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78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Antithrombotic treatment of acute ischemic stroke and transient ischemic attack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4.mars 21) Ikke benyttet</w:t>
            </w:r>
          </w:p>
          <w:p w14:paraId="23D6D468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79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Approach to reperfusion therapy for acute ischemic stroke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6.januar 21)</w:t>
            </w:r>
          </w:p>
          <w:p w14:paraId="039F5BF2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0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Mechanical thrombectomy for acute ischemic stroke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02.april 21)</w:t>
            </w:r>
          </w:p>
          <w:p w14:paraId="1397154E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1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Intravenous thrombolytic therapy for acute ischemic stroke: Therapeutic use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09.desember 20)</w:t>
            </w:r>
          </w:p>
          <w:p w14:paraId="26190244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2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Spontaneous cerebral and cervical artery dissection: Treatment and prognosis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09.desember 20) Ikke benyttet</w:t>
            </w:r>
          </w:p>
          <w:p w14:paraId="2878B5A2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3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Stroke in patients with atrial fibrillation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09.juli 20)</w:t>
            </w:r>
          </w:p>
          <w:p w14:paraId="39DCD3E8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4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Use and utility of stroke scales and grading systems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6.mars 21)</w:t>
            </w:r>
          </w:p>
          <w:p w14:paraId="67BA2CC4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5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Spontaneous intracerebral hemorrhage: Treatment and prognosis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1.mars 21)</w:t>
            </w:r>
          </w:p>
          <w:p w14:paraId="6C5451F6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6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Reversal of anticoagulation in intracranial hemorrhage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9.mai 20)</w:t>
            </w:r>
          </w:p>
          <w:p w14:paraId="79D946B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</w:p>
        </w:tc>
      </w:tr>
    </w:tbl>
    <w:p w14:paraId="7264CB28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1677F1E3" w14:textId="77777777" w:rsidTr="00FE225E">
        <w:tc>
          <w:tcPr>
            <w:tcW w:w="1043" w:type="pct"/>
            <w:shd w:val="clear" w:color="auto" w:fill="auto"/>
          </w:tcPr>
          <w:p w14:paraId="1FD2A5F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6F36701D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87" w:history="1">
              <w:r w:rsidR="00FE225E" w:rsidRPr="00FE225E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 xml:space="preserve">BMJ Best </w:t>
              </w:r>
            </w:hyperlink>
            <w:hyperlink r:id="rId88" w:history="1">
              <w:r w:rsidR="00FE225E" w:rsidRPr="00FE225E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Practice</w:t>
              </w:r>
            </w:hyperlink>
            <w:r w:rsidR="00FE225E" w:rsidRPr="00FE225E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FE225E" w:rsidRPr="00FE225E" w14:paraId="0BC1553C" w14:textId="77777777" w:rsidTr="00FE225E">
        <w:tc>
          <w:tcPr>
            <w:tcW w:w="1043" w:type="pct"/>
            <w:shd w:val="clear" w:color="auto" w:fill="auto"/>
          </w:tcPr>
          <w:p w14:paraId="128753E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6CAB895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121DE6" w14:paraId="6630734B" w14:textId="77777777" w:rsidTr="00FE225E">
        <w:tc>
          <w:tcPr>
            <w:tcW w:w="1043" w:type="pct"/>
            <w:shd w:val="clear" w:color="auto" w:fill="auto"/>
          </w:tcPr>
          <w:p w14:paraId="12EF84F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09CBB02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Acute stroke, intracerebral hemorrhage, brain hemorrhage, brain blood clot</w:t>
            </w:r>
          </w:p>
        </w:tc>
      </w:tr>
      <w:tr w:rsidR="00FE225E" w:rsidRPr="00FE225E" w14:paraId="2F0B428A" w14:textId="77777777" w:rsidTr="00FE225E">
        <w:tc>
          <w:tcPr>
            <w:tcW w:w="1043" w:type="pct"/>
            <w:shd w:val="clear" w:color="auto" w:fill="auto"/>
          </w:tcPr>
          <w:p w14:paraId="6BC402D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Patient leaflets</w:t>
            </w:r>
          </w:p>
        </w:tc>
        <w:tc>
          <w:tcPr>
            <w:tcW w:w="3957" w:type="pct"/>
            <w:shd w:val="clear" w:color="auto" w:fill="auto"/>
          </w:tcPr>
          <w:p w14:paraId="59AF242A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9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troke: emergency treatment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19.april 21)</w:t>
            </w:r>
          </w:p>
        </w:tc>
      </w:tr>
      <w:tr w:rsidR="00FE225E" w:rsidRPr="00FE225E" w14:paraId="324A5040" w14:textId="77777777" w:rsidTr="00FE225E">
        <w:tc>
          <w:tcPr>
            <w:tcW w:w="1043" w:type="pct"/>
            <w:shd w:val="clear" w:color="auto" w:fill="auto"/>
          </w:tcPr>
          <w:p w14:paraId="5E04757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6C1AF4B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Relevante funn:</w:t>
            </w:r>
          </w:p>
          <w:p w14:paraId="612B5AA3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90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schaemic stroke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03.juli 20)</w:t>
            </w:r>
          </w:p>
          <w:p w14:paraId="5740FBC0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91" w:history="1">
              <w:r w:rsidR="00FE225E" w:rsidRPr="00FE225E">
                <w:rPr>
                  <w:rFonts w:ascii="Calibri" w:eastAsia="Calibri" w:hAnsi="Calibri" w:cs="Times New Roman"/>
                  <w:bCs/>
                  <w:color w:val="009ECE"/>
                  <w:sz w:val="20"/>
                  <w:szCs w:val="20"/>
                  <w:u w:val="single"/>
                  <w:lang w:val="en-US"/>
                </w:rPr>
                <w:t>Transient ischaemic attack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13.juli 20)</w:t>
            </w:r>
          </w:p>
          <w:p w14:paraId="7306DB19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</w:rPr>
            </w:pPr>
            <w:hyperlink r:id="rId92" w:history="1">
              <w:r w:rsidR="00FE225E" w:rsidRPr="00FE225E">
                <w:rPr>
                  <w:rFonts w:ascii="Calibri" w:eastAsia="Calibri" w:hAnsi="Calibri" w:cs="Times New Roman"/>
                  <w:bCs/>
                  <w:color w:val="009ECE"/>
                  <w:sz w:val="20"/>
                  <w:szCs w:val="20"/>
                  <w:u w:val="single"/>
                </w:rPr>
                <w:t>Haemorrhagic stroke</w:t>
              </w:r>
            </w:hyperlink>
            <w:r w:rsidR="00FE225E" w:rsidRPr="00FE225E">
              <w:rPr>
                <w:rFonts w:ascii="Calibri" w:eastAsia="Calibri" w:hAnsi="Calibri" w:cs="Times New Roman"/>
                <w:bCs/>
                <w:sz w:val="20"/>
                <w:szCs w:val="20"/>
              </w:rPr>
              <w:t xml:space="preserve"> (6.oktober 20)</w:t>
            </w:r>
          </w:p>
          <w:p w14:paraId="691052E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</w:p>
        </w:tc>
      </w:tr>
    </w:tbl>
    <w:p w14:paraId="67F56E48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121DE6" w14:paraId="68F51627" w14:textId="77777777" w:rsidTr="00FE225E">
        <w:tc>
          <w:tcPr>
            <w:tcW w:w="1043" w:type="pct"/>
            <w:shd w:val="clear" w:color="auto" w:fill="auto"/>
          </w:tcPr>
          <w:p w14:paraId="4D94A17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5A041060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93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 xml:space="preserve">Nursing Reference Center 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(</w:t>
            </w:r>
            <w:r w:rsidR="00FE225E" w:rsidRPr="00FE225E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Evidence Based Care Sheets</w:t>
            </w:r>
            <w:r w:rsidR="00FE225E" w:rsidRPr="00FE225E"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  <w:t>, Skills og Patient Handouts)</w:t>
            </w:r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</w:t>
            </w:r>
          </w:p>
        </w:tc>
      </w:tr>
      <w:tr w:rsidR="00FE225E" w:rsidRPr="00FE225E" w14:paraId="0349ECBA" w14:textId="77777777" w:rsidTr="00FE225E">
        <w:tc>
          <w:tcPr>
            <w:tcW w:w="1043" w:type="pct"/>
            <w:shd w:val="clear" w:color="auto" w:fill="auto"/>
          </w:tcPr>
          <w:p w14:paraId="1D5FC9D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7ECFC1C7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121DE6" w14:paraId="65EC745C" w14:textId="77777777" w:rsidTr="00FE225E">
        <w:tc>
          <w:tcPr>
            <w:tcW w:w="1043" w:type="pct"/>
            <w:shd w:val="clear" w:color="auto" w:fill="auto"/>
          </w:tcPr>
          <w:p w14:paraId="460B51B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3B4BCC6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</w:pPr>
            <w:r w:rsidRPr="00FE225E"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  <w:t xml:space="preserve">Søkt på acute stroke, 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intracerebral hemorrhage, brain hemorrhage, brain blood clot</w:t>
            </w:r>
            <w:r w:rsidRPr="00FE225E"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  <w:t xml:space="preserve"> (begrenset til Quick lessons og </w:t>
            </w:r>
            <w:r w:rsidRPr="00FE225E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Evidence Based Care Sheets)</w:t>
            </w:r>
          </w:p>
        </w:tc>
      </w:tr>
      <w:tr w:rsidR="00FE225E" w:rsidRPr="00FE225E" w14:paraId="6CEE89FE" w14:textId="77777777" w:rsidTr="00FE225E">
        <w:tc>
          <w:tcPr>
            <w:tcW w:w="1043" w:type="pct"/>
            <w:shd w:val="clear" w:color="auto" w:fill="auto"/>
          </w:tcPr>
          <w:p w14:paraId="3B38E66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14:paraId="10ECF137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</w:p>
        </w:tc>
      </w:tr>
      <w:tr w:rsidR="00FE225E" w:rsidRPr="00121DE6" w14:paraId="6FBB2F0D" w14:textId="77777777" w:rsidTr="00FE225E">
        <w:tc>
          <w:tcPr>
            <w:tcW w:w="1043" w:type="pct"/>
            <w:shd w:val="clear" w:color="auto" w:fill="auto"/>
          </w:tcPr>
          <w:p w14:paraId="1630CC4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6918EAE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Relevante funn: </w:t>
            </w:r>
          </w:p>
          <w:p w14:paraId="7BF85B1C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94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troke, Ischemic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05.juni 20)</w:t>
            </w:r>
          </w:p>
          <w:p w14:paraId="01CC2E0C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</w:pPr>
            <w:hyperlink r:id="rId95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Stroke</w:t>
              </w:r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, Ischemic: Treatment with Thrombolysis</w:t>
              </w:r>
            </w:hyperlink>
            <w:r w:rsidR="00FE225E" w:rsidRPr="00FE225E">
              <w:rPr>
                <w:rFonts w:ascii="Calibri" w:eastAsia="Calibri" w:hAnsi="Calibri" w:cs="Times New Roman"/>
                <w:b/>
                <w:bCs/>
                <w:sz w:val="20"/>
                <w:szCs w:val="20"/>
                <w:lang w:val="en-US"/>
              </w:rPr>
              <w:t xml:space="preserve"> </w:t>
            </w:r>
            <w:r w:rsidR="00FE225E" w:rsidRPr="00FE225E"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  <w:t>(26.juni 20) Ikke benyttet</w:t>
            </w:r>
          </w:p>
          <w:p w14:paraId="110F32FE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</w:pPr>
            <w:hyperlink r:id="rId96" w:history="1">
              <w:r w:rsidR="00FE225E"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  <w:lang w:val="en-US"/>
                </w:rPr>
                <w:t>Stroke</w:t>
              </w:r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 Complications: Urination Disorders</w:t>
              </w:r>
            </w:hyperlink>
            <w:r w:rsidR="00FE225E" w:rsidRPr="00FE225E">
              <w:rPr>
                <w:rFonts w:ascii="Calibri" w:eastAsia="Calibri" w:hAnsi="Calibri" w:cs="Times New Roman"/>
                <w:b/>
                <w:bCs/>
                <w:sz w:val="20"/>
                <w:szCs w:val="20"/>
                <w:lang w:val="en-US"/>
              </w:rPr>
              <w:t xml:space="preserve"> </w:t>
            </w:r>
            <w:r w:rsidR="00FE225E" w:rsidRPr="00FE225E"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  <w:t>(03.juli 20)</w:t>
            </w:r>
          </w:p>
          <w:p w14:paraId="0F23E956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</w:pPr>
            <w:hyperlink r:id="rId97" w:history="1">
              <w:r w:rsidR="00FE225E" w:rsidRPr="00FE225E">
                <w:rPr>
                  <w:rFonts w:ascii="Calibri" w:eastAsia="Calibri" w:hAnsi="Calibri" w:cs="Times New Roman"/>
                  <w:bCs/>
                  <w:color w:val="009ECE"/>
                  <w:sz w:val="20"/>
                  <w:szCs w:val="20"/>
                  <w:u w:val="single"/>
                  <w:lang w:val="en-US"/>
                </w:rPr>
                <w:t>Stroke: Treatment Strategies in the Emergency Department</w:t>
              </w:r>
            </w:hyperlink>
            <w:r w:rsidR="00FE225E" w:rsidRPr="00FE225E"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  <w:t xml:space="preserve"> (10.juli 20) Ikke benyttet</w:t>
            </w:r>
          </w:p>
        </w:tc>
      </w:tr>
    </w:tbl>
    <w:p w14:paraId="7B09095E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4E523451" w14:textId="77777777" w:rsidTr="00FE225E">
        <w:tc>
          <w:tcPr>
            <w:tcW w:w="1043" w:type="pct"/>
            <w:shd w:val="clear" w:color="auto" w:fill="auto"/>
          </w:tcPr>
          <w:p w14:paraId="24B960E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76C713DE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98" w:history="1">
              <w:r w:rsidR="00FE225E" w:rsidRPr="00FE225E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NICE</w:t>
              </w:r>
            </w:hyperlink>
            <w:hyperlink r:id="rId99" w:history="1">
              <w:r w:rsidR="00FE225E" w:rsidRPr="00FE225E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 xml:space="preserve"> </w:t>
              </w:r>
            </w:hyperlink>
            <w:hyperlink r:id="rId100" w:history="1">
              <w:r w:rsidR="00FE225E" w:rsidRPr="00FE225E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Guidance</w:t>
              </w:r>
            </w:hyperlink>
            <w:r w:rsidR="00FE225E" w:rsidRPr="00FE225E">
              <w:rPr>
                <w:rFonts w:ascii="Calibri" w:eastAsia="Calibri" w:hAnsi="Calibri" w:cs="Times New Roman"/>
                <w:b/>
                <w:bCs/>
                <w:sz w:val="20"/>
                <w:szCs w:val="20"/>
              </w:rPr>
              <w:t xml:space="preserve"> </w:t>
            </w:r>
            <w:r w:rsidR="00FE225E" w:rsidRPr="00FE225E">
              <w:rPr>
                <w:rFonts w:ascii="Calibri" w:eastAsia="Calibri" w:hAnsi="Calibri" w:cs="Times New Roman"/>
                <w:sz w:val="20"/>
                <w:szCs w:val="20"/>
              </w:rPr>
              <w:t>(UK)</w:t>
            </w:r>
            <w:r w:rsidR="00FE225E" w:rsidRPr="00FE225E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FE225E" w:rsidRPr="00FE225E" w14:paraId="6167CDC5" w14:textId="77777777" w:rsidTr="00FE225E">
        <w:tc>
          <w:tcPr>
            <w:tcW w:w="1043" w:type="pct"/>
            <w:shd w:val="clear" w:color="auto" w:fill="auto"/>
          </w:tcPr>
          <w:p w14:paraId="42ADED4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2573AAA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121DE6" w14:paraId="69E541FC" w14:textId="77777777" w:rsidTr="00FE225E">
        <w:tc>
          <w:tcPr>
            <w:tcW w:w="1043" w:type="pct"/>
            <w:shd w:val="clear" w:color="auto" w:fill="auto"/>
          </w:tcPr>
          <w:p w14:paraId="664DE25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54F22E4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  <w:t xml:space="preserve">Søkt på acute stroke, 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intracerebral hemorrhage, brain hemorrhage, brain blood clot (begrenset til NICE Guidance, NICE advice og Quality Standards)</w:t>
            </w:r>
          </w:p>
        </w:tc>
      </w:tr>
      <w:tr w:rsidR="00FE225E" w:rsidRPr="00121DE6" w14:paraId="29117EF2" w14:textId="77777777" w:rsidTr="00FE225E">
        <w:tc>
          <w:tcPr>
            <w:tcW w:w="1043" w:type="pct"/>
            <w:shd w:val="clear" w:color="auto" w:fill="auto"/>
          </w:tcPr>
          <w:p w14:paraId="1B21609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6A83B7A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Relevante funn: </w:t>
            </w:r>
          </w:p>
          <w:p w14:paraId="5A2A6FD7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101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troke and transient ischaemic attack in over 16s: diagnosis and initial management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NG128, oppdatert april 21) </w:t>
            </w:r>
          </w:p>
        </w:tc>
      </w:tr>
    </w:tbl>
    <w:p w14:paraId="1F3FDCB6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6A690362" w14:textId="77777777" w:rsidTr="00FE225E">
        <w:tc>
          <w:tcPr>
            <w:tcW w:w="1043" w:type="pct"/>
            <w:shd w:val="clear" w:color="auto" w:fill="auto"/>
          </w:tcPr>
          <w:p w14:paraId="700300F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3E47FAB0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</w:rPr>
            </w:pPr>
            <w:hyperlink r:id="rId102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Helsebibliotekets retningslinjer og veiledere</w:t>
              </w:r>
            </w:hyperlink>
            <w:r w:rsidR="00FE225E" w:rsidRPr="00FE225E">
              <w:rPr>
                <w:rFonts w:ascii="Calibri" w:eastAsia="Calibri" w:hAnsi="Calibri" w:cs="Times New Roman"/>
                <w:color w:val="004F81"/>
                <w:sz w:val="20"/>
                <w:szCs w:val="20"/>
              </w:rPr>
              <w:t xml:space="preserve"> </w:t>
            </w:r>
          </w:p>
        </w:tc>
      </w:tr>
      <w:tr w:rsidR="00FE225E" w:rsidRPr="00FE225E" w14:paraId="130FD7C8" w14:textId="77777777" w:rsidTr="00FE225E">
        <w:tc>
          <w:tcPr>
            <w:tcW w:w="1043" w:type="pct"/>
            <w:shd w:val="clear" w:color="auto" w:fill="auto"/>
          </w:tcPr>
          <w:p w14:paraId="59B3B17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5DAB635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FE225E" w14:paraId="6AD4E657" w14:textId="77777777" w:rsidTr="00FE225E">
        <w:tc>
          <w:tcPr>
            <w:tcW w:w="1043" w:type="pct"/>
            <w:shd w:val="clear" w:color="auto" w:fill="auto"/>
          </w:tcPr>
          <w:p w14:paraId="61D5C3D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60C6BAB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Bladd i gjennom emne Nevrologi med undergrupper: akuttnevrologi, nevrologi, hjerneslag</w:t>
            </w:r>
          </w:p>
          <w:p w14:paraId="42F5CD6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FE225E" w:rsidRPr="00FE225E" w14:paraId="01AE41A7" w14:textId="77777777" w:rsidTr="00FE225E">
        <w:tc>
          <w:tcPr>
            <w:tcW w:w="1043" w:type="pct"/>
            <w:shd w:val="clear" w:color="auto" w:fill="auto"/>
          </w:tcPr>
          <w:p w14:paraId="04958B3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780AC7A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Relevante funn:</w:t>
            </w:r>
          </w:p>
          <w:p w14:paraId="509AF3A4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103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Akutt hjerneslag - akuttveileder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  (26.06.19, NevroNEL)</w:t>
            </w:r>
          </w:p>
          <w:p w14:paraId="6381B29E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104" w:history="1">
              <w:r w:rsidR="00FE225E"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Cerebrovaskulære sykdommer</w:t>
              </w:r>
            </w:hyperlink>
            <w:r w:rsidR="00FE225E"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 (NevroNEL)</w:t>
            </w:r>
          </w:p>
        </w:tc>
      </w:tr>
    </w:tbl>
    <w:p w14:paraId="15194683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4284C29B" w14:textId="77777777" w:rsidTr="00FE225E">
        <w:tc>
          <w:tcPr>
            <w:tcW w:w="1043" w:type="pct"/>
            <w:shd w:val="clear" w:color="auto" w:fill="auto"/>
          </w:tcPr>
          <w:p w14:paraId="05B2D4D4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389B8D33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lang w:val="en-US"/>
              </w:rPr>
            </w:pPr>
            <w:hyperlink r:id="rId105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Socialstyrelsen, Nationella riktlinjer (SE) </w:t>
              </w:r>
            </w:hyperlink>
          </w:p>
        </w:tc>
      </w:tr>
      <w:tr w:rsidR="00FE225E" w:rsidRPr="00FE225E" w14:paraId="4B373EED" w14:textId="77777777" w:rsidTr="00FE225E">
        <w:tc>
          <w:tcPr>
            <w:tcW w:w="1043" w:type="pct"/>
            <w:shd w:val="clear" w:color="auto" w:fill="auto"/>
          </w:tcPr>
          <w:p w14:paraId="7A2A8F6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4DCCF747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FE225E" w14:paraId="4D1037CC" w14:textId="77777777" w:rsidTr="00FE225E">
        <w:tc>
          <w:tcPr>
            <w:tcW w:w="1043" w:type="pct"/>
            <w:shd w:val="clear" w:color="auto" w:fill="auto"/>
          </w:tcPr>
          <w:p w14:paraId="2175E5A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42F85CE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Sett i gjennom emnet stroke</w:t>
            </w:r>
          </w:p>
        </w:tc>
      </w:tr>
      <w:tr w:rsidR="00FE225E" w:rsidRPr="00FE225E" w14:paraId="49343D0B" w14:textId="77777777" w:rsidTr="00FE225E">
        <w:tc>
          <w:tcPr>
            <w:tcW w:w="1043" w:type="pct"/>
            <w:shd w:val="clear" w:color="auto" w:fill="auto"/>
          </w:tcPr>
          <w:p w14:paraId="023963F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6EBC4F1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Relevante funn: </w:t>
            </w:r>
            <w:hyperlink r:id="rId106" w:history="1">
              <w:r w:rsidRPr="00FE225E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tionella riktlinjer för vård vid stroke</w:t>
              </w:r>
            </w:hyperlink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 (2020) Ikke benyttet</w:t>
            </w:r>
          </w:p>
        </w:tc>
      </w:tr>
    </w:tbl>
    <w:p w14:paraId="7416A53C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609E6DC9" w14:textId="77777777" w:rsidTr="00FE225E">
        <w:tc>
          <w:tcPr>
            <w:tcW w:w="1043" w:type="pct"/>
            <w:shd w:val="clear" w:color="auto" w:fill="auto"/>
          </w:tcPr>
          <w:p w14:paraId="23CDF1A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2EBB404C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</w:pPr>
            <w:hyperlink r:id="rId107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Sundhedsstyrelsen</w:t>
              </w:r>
            </w:hyperlink>
            <w:hyperlink r:id="rId108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, </w:t>
              </w:r>
            </w:hyperlink>
            <w:hyperlink r:id="rId109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Nationale</w:t>
              </w:r>
            </w:hyperlink>
            <w:hyperlink r:id="rId110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 kliniske</w:t>
              </w:r>
            </w:hyperlink>
            <w:r w:rsidR="00FE225E" w:rsidRPr="00FE225E"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  <w:t xml:space="preserve"> retningslinjer (DK)</w:t>
            </w:r>
          </w:p>
        </w:tc>
      </w:tr>
      <w:tr w:rsidR="00FE225E" w:rsidRPr="00FE225E" w14:paraId="23C30C78" w14:textId="77777777" w:rsidTr="00FE225E">
        <w:tc>
          <w:tcPr>
            <w:tcW w:w="1043" w:type="pct"/>
            <w:shd w:val="clear" w:color="auto" w:fill="auto"/>
          </w:tcPr>
          <w:p w14:paraId="38E6B17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0533800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FE225E" w14:paraId="3608D832" w14:textId="77777777" w:rsidTr="00FE225E">
        <w:tc>
          <w:tcPr>
            <w:tcW w:w="1043" w:type="pct"/>
            <w:shd w:val="clear" w:color="auto" w:fill="auto"/>
          </w:tcPr>
          <w:p w14:paraId="0CC22A78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0FE3ED07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Bladd i gjennom emnene hjerte og kar, hjerne og nerver, akutområdet</w:t>
            </w:r>
          </w:p>
        </w:tc>
      </w:tr>
      <w:tr w:rsidR="00FE225E" w:rsidRPr="00FE225E" w14:paraId="44BCEE78" w14:textId="77777777" w:rsidTr="00FE225E">
        <w:tc>
          <w:tcPr>
            <w:tcW w:w="1043" w:type="pct"/>
            <w:shd w:val="clear" w:color="auto" w:fill="auto"/>
          </w:tcPr>
          <w:p w14:paraId="0C5AC7E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11B4160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Ingen relevante funn</w:t>
            </w:r>
          </w:p>
        </w:tc>
      </w:tr>
    </w:tbl>
    <w:p w14:paraId="1F153DB9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197617AA" w14:textId="77777777" w:rsidTr="00FE225E">
        <w:tc>
          <w:tcPr>
            <w:tcW w:w="1043" w:type="pct"/>
            <w:shd w:val="clear" w:color="auto" w:fill="auto"/>
          </w:tcPr>
          <w:p w14:paraId="0CEDAAA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14B9080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hyperlink r:id="rId111" w:history="1">
              <w:r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Center for kliniske retningslinjer</w:t>
              </w:r>
            </w:hyperlink>
            <w:r w:rsidRPr="00FE225E"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  <w:t xml:space="preserve"> (DK)</w:t>
            </w:r>
          </w:p>
        </w:tc>
      </w:tr>
      <w:tr w:rsidR="00FE225E" w:rsidRPr="00FE225E" w14:paraId="2B0739D2" w14:textId="77777777" w:rsidTr="00FE225E">
        <w:tc>
          <w:tcPr>
            <w:tcW w:w="1043" w:type="pct"/>
            <w:shd w:val="clear" w:color="auto" w:fill="auto"/>
          </w:tcPr>
          <w:p w14:paraId="627698C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7AD07AE2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FE225E" w14:paraId="42C0BAA8" w14:textId="77777777" w:rsidTr="00FE225E">
        <w:tc>
          <w:tcPr>
            <w:tcW w:w="1043" w:type="pct"/>
            <w:shd w:val="clear" w:color="auto" w:fill="auto"/>
          </w:tcPr>
          <w:p w14:paraId="4F4201B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324957F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Bladd i gjennom listen over godkjente retningslinjer</w:t>
            </w:r>
          </w:p>
        </w:tc>
      </w:tr>
      <w:tr w:rsidR="00FE225E" w:rsidRPr="00FE225E" w14:paraId="1763F95F" w14:textId="77777777" w:rsidTr="00FE225E">
        <w:tc>
          <w:tcPr>
            <w:tcW w:w="1043" w:type="pct"/>
            <w:shd w:val="clear" w:color="auto" w:fill="auto"/>
          </w:tcPr>
          <w:p w14:paraId="76C598A4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157DD51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color w:val="000000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Ingen relevante funn</w:t>
            </w:r>
          </w:p>
        </w:tc>
      </w:tr>
    </w:tbl>
    <w:p w14:paraId="71625F37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14:paraId="65EBB98A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121DE6" w14:paraId="0E502EBB" w14:textId="77777777" w:rsidTr="00FE225E">
        <w:tc>
          <w:tcPr>
            <w:tcW w:w="1043" w:type="pct"/>
            <w:shd w:val="clear" w:color="auto" w:fill="auto"/>
          </w:tcPr>
          <w:p w14:paraId="1F39C704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06949CC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Database: Ovid MEDLINE(R) and Epub Ahead of Print, In-Process, In-Data-Review &amp; Other Non-Indexed Citations and Daily &lt;1946 to April 27, 2021&gt;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</w:t>
            </w:r>
          </w:p>
        </w:tc>
      </w:tr>
      <w:tr w:rsidR="00FE225E" w:rsidRPr="00FE225E" w14:paraId="3C5BC8FD" w14:textId="77777777" w:rsidTr="00FE225E">
        <w:tc>
          <w:tcPr>
            <w:tcW w:w="1043" w:type="pct"/>
            <w:shd w:val="clear" w:color="auto" w:fill="auto"/>
          </w:tcPr>
          <w:p w14:paraId="351D6FA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4550806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FE225E" w14:paraId="21842DAF" w14:textId="77777777" w:rsidTr="00FE225E">
        <w:tc>
          <w:tcPr>
            <w:tcW w:w="1043" w:type="pct"/>
            <w:shd w:val="clear" w:color="auto" w:fill="auto"/>
          </w:tcPr>
          <w:p w14:paraId="283A6143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62B20887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1     exp Stroke/ (142690)</w:t>
            </w:r>
          </w:p>
          <w:p w14:paraId="62FDFDEE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2     ((acute adj3 stroke) or ((brain adj3 hemorrhag*) or blood clot* or blood-clot*) or (intracerebral adj3 hemorrhag*)).tw,kw,kf. (60020)</w:t>
            </w:r>
          </w:p>
          <w:p w14:paraId="450379F6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3     1 or 2 (176960)</w:t>
            </w:r>
          </w:p>
          <w:p w14:paraId="316ABECA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4     limit 3 to (yr="2015 - 2021" and "all adult (19 plus years)" and (guideline or practice guideline)) (13)</w:t>
            </w:r>
          </w:p>
          <w:p w14:paraId="67261EDA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5     limit 3 to (yr="2015 - 2021" and "all adult (19 plus years)" and (meta analysis or "systematic review")) (934)</w:t>
            </w:r>
          </w:p>
          <w:p w14:paraId="3C7A785F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6     exp Nursing/ (255351)</w:t>
            </w:r>
          </w:p>
          <w:p w14:paraId="4168B2EC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7     nurs*.tw,kw,kf. (479689)</w:t>
            </w:r>
          </w:p>
          <w:p w14:paraId="68A4DC7A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8     6 or 7 (599853)</w:t>
            </w:r>
          </w:p>
          <w:p w14:paraId="17AB1EDF" w14:textId="77777777" w:rsidR="00FE225E" w:rsidRPr="00FE225E" w:rsidRDefault="00FE225E" w:rsidP="00FE225E">
            <w:pPr>
              <w:spacing w:after="0" w:line="240" w:lineRule="auto"/>
              <w:rPr>
                <w:rFonts w:ascii="Arial Unicode MS" w:eastAsia="Arial Unicode MS" w:hAnsi="Arial Unicode MS" w:cs="Arial Unicode MS"/>
                <w:sz w:val="20"/>
                <w:lang w:val="en-US"/>
              </w:rPr>
            </w:pPr>
            <w:r w:rsidRPr="00FE225E">
              <w:rPr>
                <w:rFonts w:ascii="Arial Unicode MS" w:eastAsia="Arial Unicode MS" w:hAnsi="Arial Unicode MS" w:cs="Arial Unicode MS"/>
                <w:sz w:val="20"/>
                <w:lang w:val="en-US"/>
              </w:rPr>
              <w:t>9     5 and 8 (28)</w:t>
            </w:r>
          </w:p>
          <w:p w14:paraId="1ACC0FB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</w:p>
        </w:tc>
      </w:tr>
      <w:tr w:rsidR="00FE225E" w:rsidRPr="00FE225E" w14:paraId="7F107518" w14:textId="77777777" w:rsidTr="00FE225E">
        <w:tc>
          <w:tcPr>
            <w:tcW w:w="1043" w:type="pct"/>
            <w:shd w:val="clear" w:color="auto" w:fill="auto"/>
          </w:tcPr>
          <w:p w14:paraId="66D9679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14:paraId="3D68F87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Retningslinjer 13, systematiske oversikter 28</w:t>
            </w:r>
          </w:p>
        </w:tc>
      </w:tr>
      <w:tr w:rsidR="00FE225E" w:rsidRPr="00FE225E" w14:paraId="40BE7120" w14:textId="77777777" w:rsidTr="00FE225E">
        <w:tc>
          <w:tcPr>
            <w:tcW w:w="1043" w:type="pct"/>
            <w:shd w:val="clear" w:color="auto" w:fill="auto"/>
          </w:tcPr>
          <w:p w14:paraId="35691CB2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1C7E9FA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Ingen nye relevante funn</w:t>
            </w:r>
          </w:p>
        </w:tc>
      </w:tr>
    </w:tbl>
    <w:p w14:paraId="6506B4B6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14:paraId="4D4F8D06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666"/>
        <w:gridCol w:w="7396"/>
      </w:tblGrid>
      <w:tr w:rsidR="00FE225E" w:rsidRPr="00FE225E" w14:paraId="45D32012" w14:textId="77777777" w:rsidTr="00FE225E">
        <w:tc>
          <w:tcPr>
            <w:tcW w:w="1043" w:type="pct"/>
            <w:shd w:val="clear" w:color="auto" w:fill="auto"/>
          </w:tcPr>
          <w:p w14:paraId="7FE1F00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19C21603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112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CINAHL</w:t>
              </w:r>
            </w:hyperlink>
          </w:p>
        </w:tc>
      </w:tr>
      <w:tr w:rsidR="00FE225E" w:rsidRPr="00FE225E" w14:paraId="517E6E44" w14:textId="77777777" w:rsidTr="00FE225E">
        <w:tc>
          <w:tcPr>
            <w:tcW w:w="1043" w:type="pct"/>
            <w:shd w:val="clear" w:color="auto" w:fill="auto"/>
          </w:tcPr>
          <w:p w14:paraId="4F82281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4F497E48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FE225E" w14:paraId="253E5DF1" w14:textId="77777777" w:rsidTr="00FE225E">
        <w:tc>
          <w:tcPr>
            <w:tcW w:w="1043" w:type="pct"/>
            <w:shd w:val="clear" w:color="auto" w:fill="auto"/>
          </w:tcPr>
          <w:p w14:paraId="7A5905E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tbl>
            <w:tblPr>
              <w:tblW w:w="7180" w:type="dxa"/>
              <w:tblBorders>
                <w:top w:val="single" w:sz="6" w:space="0" w:color="E7E7E7"/>
                <w:left w:val="single" w:sz="6" w:space="0" w:color="E7E7E7"/>
                <w:bottom w:val="single" w:sz="6" w:space="0" w:color="E7E7E7"/>
                <w:right w:val="single" w:sz="6" w:space="0" w:color="E7E7E7"/>
              </w:tblBorders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962"/>
              <w:gridCol w:w="2629"/>
              <w:gridCol w:w="2628"/>
              <w:gridCol w:w="961"/>
            </w:tblGrid>
            <w:tr w:rsidR="00FE225E" w:rsidRPr="00FE225E" w14:paraId="0AFCFB5C" w14:textId="77777777" w:rsidTr="00404D25">
              <w:trPr>
                <w:trHeight w:val="215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44459CDB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#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3D9F614A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Query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266424A8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Limiters/Expanders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6ADF1386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b/>
                      <w:bCs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Results</w:t>
                  </w:r>
                </w:p>
              </w:tc>
            </w:tr>
            <w:tr w:rsidR="00FE225E" w:rsidRPr="00FE225E" w14:paraId="6D5B48E2" w14:textId="77777777" w:rsidTr="00404D25">
              <w:trPr>
                <w:trHeight w:val="467"/>
              </w:trPr>
              <w:tc>
                <w:tcPr>
                  <w:tcW w:w="9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2643BFAE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S1</w:t>
                  </w:r>
                </w:p>
              </w:tc>
              <w:tc>
                <w:tcPr>
                  <w:tcW w:w="262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101D4616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(MH "Stroke+")</w:t>
                  </w:r>
                </w:p>
              </w:tc>
              <w:tc>
                <w:tcPr>
                  <w:tcW w:w="262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4E168598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Expander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t> 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- Apply equivalent subject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br/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Search mode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t> 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- Boolean/Phrase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510FFC9F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72,431</w:t>
                  </w:r>
                </w:p>
              </w:tc>
            </w:tr>
            <w:tr w:rsidR="00FE225E" w:rsidRPr="00FE225E" w14:paraId="11DF51E6" w14:textId="77777777" w:rsidTr="00404D25">
              <w:trPr>
                <w:trHeight w:val="898"/>
              </w:trPr>
              <w:tc>
                <w:tcPr>
                  <w:tcW w:w="9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6208003C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S2</w:t>
                  </w:r>
                </w:p>
              </w:tc>
              <w:tc>
                <w:tcPr>
                  <w:tcW w:w="262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67FDDAA2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TX acute stroke* OR TX brain blood clot* OR TX brain blood-clot* OR TX brain hemorrhag* OR TX intracerebral hemorrhag*</w:t>
                  </w:r>
                </w:p>
              </w:tc>
              <w:tc>
                <w:tcPr>
                  <w:tcW w:w="262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10B954B8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Expander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t> 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- Apply equivalent subject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br/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Search mode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t> 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- Boolean/Phrase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30F3BE7B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11,546</w:t>
                  </w:r>
                </w:p>
              </w:tc>
            </w:tr>
            <w:tr w:rsidR="00FE225E" w:rsidRPr="00FE225E" w14:paraId="05CFD1DA" w14:textId="77777777" w:rsidTr="00404D25">
              <w:trPr>
                <w:trHeight w:val="1581"/>
              </w:trPr>
              <w:tc>
                <w:tcPr>
                  <w:tcW w:w="9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3F559688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S3</w:t>
                  </w:r>
                </w:p>
              </w:tc>
              <w:tc>
                <w:tcPr>
                  <w:tcW w:w="262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517CBF2A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S1 OR S2</w:t>
                  </w:r>
                </w:p>
              </w:tc>
              <w:tc>
                <w:tcPr>
                  <w:tcW w:w="262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39BE8D58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Limiter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t> 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- Published Date: 20180101-20210431; Publication Type: Systematic Review; Age Groups: Adult: 19-44 years, Middle Aged: 45-64 years, Aged: 65+ years, Aged, 80 and over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br/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Expander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t> 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- Apply equivalent subject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br/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Search modes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  <w:t> </w:t>
                  </w: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- Boolean/Phrase</w:t>
                  </w:r>
                </w:p>
              </w:tc>
              <w:tc>
                <w:tcPr>
                  <w:tcW w:w="96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90" w:type="dxa"/>
                    <w:left w:w="90" w:type="dxa"/>
                    <w:bottom w:w="90" w:type="dxa"/>
                    <w:right w:w="90" w:type="dxa"/>
                  </w:tcMar>
                  <w:vAlign w:val="bottom"/>
                  <w:hideMark/>
                </w:tcPr>
                <w:p w14:paraId="5E412FB3" w14:textId="77777777" w:rsidR="00FE225E" w:rsidRPr="00FE225E" w:rsidRDefault="00FE225E" w:rsidP="00FE225E">
                  <w:pPr>
                    <w:spacing w:after="0" w:line="240" w:lineRule="auto"/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lang w:val="en-US" w:eastAsia="nb-NO"/>
                    </w:rPr>
                  </w:pPr>
                  <w:r w:rsidRPr="00FE225E">
                    <w:rPr>
                      <w:rFonts w:ascii="Helvetica" w:eastAsia="Times New Roman" w:hAnsi="Helvetica" w:cs="Times New Roman"/>
                      <w:color w:val="333333"/>
                      <w:sz w:val="20"/>
                      <w:szCs w:val="20"/>
                      <w:bdr w:val="none" w:sz="0" w:space="0" w:color="auto" w:frame="1"/>
                      <w:lang w:val="en-US" w:eastAsia="nb-NO"/>
                    </w:rPr>
                    <w:t>113</w:t>
                  </w:r>
                </w:p>
              </w:tc>
            </w:tr>
          </w:tbl>
          <w:p w14:paraId="10B25A4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</w:p>
        </w:tc>
      </w:tr>
      <w:tr w:rsidR="00FE225E" w:rsidRPr="00FE225E" w14:paraId="765A5712" w14:textId="77777777" w:rsidTr="00FE225E">
        <w:tc>
          <w:tcPr>
            <w:tcW w:w="1043" w:type="pct"/>
            <w:shd w:val="clear" w:color="auto" w:fill="auto"/>
          </w:tcPr>
          <w:p w14:paraId="64A69B99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14:paraId="66AC2D7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FE225E" w:rsidRPr="00FE225E" w14:paraId="4CDE0E65" w14:textId="77777777" w:rsidTr="00FE225E">
        <w:tc>
          <w:tcPr>
            <w:tcW w:w="1043" w:type="pct"/>
            <w:shd w:val="clear" w:color="auto" w:fill="auto"/>
          </w:tcPr>
          <w:p w14:paraId="02CB4A0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4BE28A3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Ingen nye relevante funn</w:t>
            </w:r>
          </w:p>
        </w:tc>
      </w:tr>
    </w:tbl>
    <w:p w14:paraId="7DDB0710" w14:textId="77777777" w:rsidR="00FE225E" w:rsidRPr="00FE225E" w:rsidRDefault="00FE225E" w:rsidP="00FE225E">
      <w:pPr>
        <w:keepNext/>
        <w:spacing w:before="240" w:after="60" w:line="240" w:lineRule="auto"/>
        <w:outlineLvl w:val="0"/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</w:pPr>
      <w:r w:rsidRPr="00FE225E"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  <w:t>Systematiske oversikter</w:t>
      </w: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1F6DC91B" w14:textId="77777777" w:rsidTr="00FE225E">
        <w:tc>
          <w:tcPr>
            <w:tcW w:w="1043" w:type="pct"/>
            <w:shd w:val="clear" w:color="auto" w:fill="auto"/>
          </w:tcPr>
          <w:p w14:paraId="56AAF0D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76E73875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113" w:history="1">
              <w:r w:rsidR="00FE225E" w:rsidRPr="00FE225E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 xml:space="preserve">The </w:t>
              </w:r>
            </w:hyperlink>
            <w:hyperlink r:id="rId114" w:history="1">
              <w:r w:rsidR="00FE225E" w:rsidRPr="00FE225E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>Cochrane Library</w:t>
              </w:r>
            </w:hyperlink>
            <w:r w:rsidR="00FE225E" w:rsidRPr="00FE225E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FE225E" w:rsidRPr="00FE225E" w14:paraId="6D285743" w14:textId="77777777" w:rsidTr="00FE225E">
        <w:tc>
          <w:tcPr>
            <w:tcW w:w="1043" w:type="pct"/>
            <w:shd w:val="clear" w:color="auto" w:fill="auto"/>
          </w:tcPr>
          <w:p w14:paraId="51C8DA2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2166506E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  <w:t>28.04.21</w:t>
            </w:r>
          </w:p>
        </w:tc>
      </w:tr>
      <w:tr w:rsidR="00FE225E" w:rsidRPr="00FE225E" w14:paraId="2142EB4D" w14:textId="77777777" w:rsidTr="00FE225E">
        <w:tc>
          <w:tcPr>
            <w:tcW w:w="1043" w:type="pct"/>
            <w:shd w:val="clear" w:color="auto" w:fill="auto"/>
          </w:tcPr>
          <w:p w14:paraId="3FA8943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 xml:space="preserve">Søkehistorie </w:t>
            </w:r>
          </w:p>
        </w:tc>
        <w:tc>
          <w:tcPr>
            <w:tcW w:w="3957" w:type="pct"/>
            <w:shd w:val="clear" w:color="auto" w:fill="auto"/>
          </w:tcPr>
          <w:p w14:paraId="414B950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ID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Search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Hits</w:t>
            </w:r>
          </w:p>
          <w:p w14:paraId="0BA1994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1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(acute next stroke*):ti,ab,kw OR (brain next hemorrhag*):ti,ab,kw OR (brain near blood next clot*):ti,ab,kw OR (brain near blood-clot*):ti,ab,kw OR (intrecerebral next hemorrhag*):ti,ab,kw (Word variations have been searched)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8090</w:t>
            </w:r>
          </w:p>
          <w:p w14:paraId="5181B07A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2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MeSH descriptor: [Stroke] explode all trees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10194</w:t>
            </w:r>
          </w:p>
          <w:p w14:paraId="775C0BF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#3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ab/>
              <w:t>#1 OR #2</w:t>
            </w: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ab/>
              <w:t>16929</w:t>
            </w:r>
          </w:p>
        </w:tc>
      </w:tr>
      <w:tr w:rsidR="00FE225E" w:rsidRPr="00121DE6" w14:paraId="178E3770" w14:textId="77777777" w:rsidTr="00FE225E">
        <w:tc>
          <w:tcPr>
            <w:tcW w:w="1043" w:type="pct"/>
            <w:shd w:val="clear" w:color="auto" w:fill="auto"/>
          </w:tcPr>
          <w:p w14:paraId="1F49BF38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14:paraId="6B397D7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Cochrane Reviews (120) Clinical Answers (0) (begrenset fra 2015-2021)</w:t>
            </w:r>
          </w:p>
        </w:tc>
      </w:tr>
      <w:tr w:rsidR="00FE225E" w:rsidRPr="00FE225E" w14:paraId="59CBC387" w14:textId="77777777" w:rsidTr="00FE225E">
        <w:tc>
          <w:tcPr>
            <w:tcW w:w="1043" w:type="pct"/>
            <w:shd w:val="clear" w:color="auto" w:fill="auto"/>
          </w:tcPr>
          <w:p w14:paraId="45F1800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5CC888A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Relevante funn: </w:t>
            </w:r>
            <w:hyperlink r:id="rId115" w:tgtFrame="_blank" w:history="1">
              <w:r w:rsidRPr="00FE225E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</w:rPr>
                <w:t>Very early versus delayed mobilisation after stroke</w:t>
              </w:r>
            </w:hyperlink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 xml:space="preserve"> (16.oktober 18) Ikke benyttet</w:t>
            </w:r>
          </w:p>
          <w:p w14:paraId="142FEDF4" w14:textId="77777777" w:rsidR="00FE225E" w:rsidRPr="00A91475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</w:rPr>
            </w:pPr>
            <w:hyperlink r:id="rId116" w:tgtFrame="_blank" w:history="1">
              <w:r w:rsidR="00FE225E" w:rsidRPr="00A91475">
                <w:rPr>
                  <w:rFonts w:ascii="Calibri" w:eastAsia="Calibri" w:hAnsi="Calibri" w:cs="Times New Roman"/>
                  <w:b/>
                  <w:bCs/>
                  <w:color w:val="009ECE"/>
                  <w:sz w:val="20"/>
                  <w:szCs w:val="20"/>
                  <w:u w:val="single"/>
                </w:rPr>
                <w:t>Organised inpatient (stroke unit) care for stroke: network meta‐analysis</w:t>
              </w:r>
            </w:hyperlink>
            <w:r w:rsidR="00FE225E" w:rsidRPr="00A91475">
              <w:rPr>
                <w:rFonts w:ascii="Calibri" w:eastAsia="Calibri" w:hAnsi="Calibri" w:cs="Times New Roman"/>
                <w:b/>
                <w:bCs/>
                <w:sz w:val="20"/>
                <w:szCs w:val="20"/>
              </w:rPr>
              <w:t xml:space="preserve"> </w:t>
            </w:r>
            <w:r w:rsidR="00FE225E" w:rsidRPr="00A91475">
              <w:rPr>
                <w:rFonts w:ascii="Calibri" w:eastAsia="Calibri" w:hAnsi="Calibri" w:cs="Times New Roman"/>
                <w:bCs/>
                <w:sz w:val="20"/>
                <w:szCs w:val="20"/>
              </w:rPr>
              <w:t>(23.april 20) Ikke benyttet</w:t>
            </w:r>
          </w:p>
          <w:p w14:paraId="0DC8575A" w14:textId="77777777" w:rsidR="00FE225E" w:rsidRPr="00A91475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</w:tbl>
    <w:p w14:paraId="7918F5D8" w14:textId="77777777" w:rsidR="00FE225E" w:rsidRPr="00A91475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14:paraId="4D9C5D93" w14:textId="77777777" w:rsidR="00FE225E" w:rsidRPr="00A91475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01AB1E2E" w14:textId="77777777" w:rsidTr="00FE225E">
        <w:tc>
          <w:tcPr>
            <w:tcW w:w="1043" w:type="pct"/>
            <w:shd w:val="clear" w:color="auto" w:fill="auto"/>
          </w:tcPr>
          <w:p w14:paraId="02BE9EDB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65E0F1DA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117" w:history="1">
              <w:r w:rsidR="00FE225E" w:rsidRPr="00FE225E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>Epistemonikos</w:t>
              </w:r>
            </w:hyperlink>
            <w:r w:rsidR="00FE225E" w:rsidRPr="00FE225E">
              <w:rPr>
                <w:rFonts w:ascii="Calibri" w:eastAsia="Calibri" w:hAnsi="Calibri" w:cs="Times New Roman"/>
                <w:color w:val="004F81"/>
                <w:sz w:val="20"/>
                <w:szCs w:val="20"/>
                <w:lang w:val="en-US"/>
              </w:rPr>
              <w:t xml:space="preserve"> </w:t>
            </w:r>
            <w:r w:rsidR="00FE225E" w:rsidRPr="00FE225E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FE225E" w:rsidRPr="00FE225E" w14:paraId="22C27210" w14:textId="77777777" w:rsidTr="00FE225E">
        <w:tc>
          <w:tcPr>
            <w:tcW w:w="1043" w:type="pct"/>
            <w:shd w:val="clear" w:color="auto" w:fill="auto"/>
          </w:tcPr>
          <w:p w14:paraId="1CB176F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5F2ED58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  <w:t>28.04.21</w:t>
            </w:r>
          </w:p>
        </w:tc>
      </w:tr>
      <w:tr w:rsidR="00FE225E" w:rsidRPr="00121DE6" w14:paraId="49B99263" w14:textId="77777777" w:rsidTr="00FE225E">
        <w:tc>
          <w:tcPr>
            <w:tcW w:w="1043" w:type="pct"/>
            <w:shd w:val="clear" w:color="auto" w:fill="auto"/>
          </w:tcPr>
          <w:p w14:paraId="189E975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14:paraId="1721DCE6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</w:pPr>
            <w:r w:rsidRPr="00FE225E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 xml:space="preserve">Advanced Search. Søkt i «Title OR Abstract»: </w:t>
            </w:r>
          </w:p>
          <w:p w14:paraId="09241EA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(title:((title:("acute stroke") OR abstract:("acute stroke")) OR (title:("acute strokes") OR abstract:("acute strokes")) OR (title:("intracerebral hemorrhage") OR abstract:("intracerebral hemorrhage")) OR (title:("brain blood clot") OR abstract:("brain blood clot")) OR (title:("brain blood-clot") OR abstract:("brain blood-clot")) OR (title:("brain blood-clots") OR abstract:("brain blood-clots")) OR (title:("brain blood clots") OR abstract:("brain blood clots")) OR (title:("brain hemorrhage") OR abstract:("brain hemorrhage"))) OR abstract:((title:("acute stroke") OR abstract:("acute stroke")) OR (title:("acute strokes") OR abstract:("acute strokes")) OR (title:("intracerebral hemorrhage") OR abstract:("intracerebral hemorrhage")) OR (title:("brain blood clot") OR abstract:("brain blood clot")) OR (title:("brain blood-clot") OR abstract:("brain blood-clot")) OR (title:("brain blood-clots") OR abstract:("brain blood-clots")) OR (title:("brain blood clots") OR abstract:("brain blood clots")) OR (title:("brain hemorrhage") OR abstract:("brain hemorrhage")))) AND (title:(nurs*) OR abstract:(nurs*))</w:t>
            </w:r>
          </w:p>
        </w:tc>
      </w:tr>
      <w:tr w:rsidR="00FE225E" w:rsidRPr="00FE225E" w14:paraId="65252404" w14:textId="77777777" w:rsidTr="00FE225E">
        <w:tc>
          <w:tcPr>
            <w:tcW w:w="1043" w:type="pct"/>
            <w:shd w:val="clear" w:color="auto" w:fill="auto"/>
          </w:tcPr>
          <w:p w14:paraId="6F31BB0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14:paraId="61DFE37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Calibri"/>
                <w:sz w:val="20"/>
                <w:szCs w:val="20"/>
                <w:lang w:eastAsia="zh-CN"/>
              </w:rPr>
              <w:t>Broad Synthesis (18, søk uten nurs*) begrenset fra 2015-2021. Systematic review (16, søk inkludert nurs*) begrenset fra 2015-2021</w:t>
            </w:r>
          </w:p>
        </w:tc>
      </w:tr>
      <w:tr w:rsidR="00FE225E" w:rsidRPr="00121DE6" w14:paraId="57AF2BEC" w14:textId="77777777" w:rsidTr="00FE225E">
        <w:tc>
          <w:tcPr>
            <w:tcW w:w="1043" w:type="pct"/>
            <w:shd w:val="clear" w:color="auto" w:fill="auto"/>
          </w:tcPr>
          <w:p w14:paraId="5CE38F9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21092B91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lang w:val="en-US"/>
              </w:rPr>
            </w:pPr>
            <w:r w:rsidRPr="00FE225E">
              <w:rPr>
                <w:rFonts w:ascii="Calibri" w:eastAsia="Calibri" w:hAnsi="Calibri" w:cs="Times New Roman"/>
                <w:lang w:val="en-US"/>
              </w:rPr>
              <w:t xml:space="preserve">Relevante funn: </w:t>
            </w:r>
          </w:p>
          <w:p w14:paraId="77D90F9F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lang w:val="en-US"/>
              </w:rPr>
            </w:pPr>
            <w:r w:rsidRPr="00FE225E">
              <w:rPr>
                <w:rFonts w:ascii="Calibri" w:eastAsia="Calibri" w:hAnsi="Calibri" w:cs="Times New Roman"/>
                <w:lang w:val="en-US"/>
              </w:rPr>
              <w:t>Evidence-based appraisal of blood pressure reduction in spontaneous intracerebral hemorrhage: A scoping review and overview (2021) (lagret i mappe, ikke benyttet)</w:t>
            </w:r>
          </w:p>
          <w:p w14:paraId="5D393E92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Cs/>
                <w:sz w:val="20"/>
                <w:szCs w:val="20"/>
                <w:lang w:val="en-US"/>
              </w:rPr>
              <w:t>Nursing interventions in stroke care delivery: An evidence-based clinical review (desember 16) Ikke benyttet</w:t>
            </w:r>
          </w:p>
          <w:p w14:paraId="782251F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</w:p>
        </w:tc>
      </w:tr>
    </w:tbl>
    <w:p w14:paraId="7634E9C1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FE225E" w:rsidRPr="00FE225E" w14:paraId="7857381E" w14:textId="77777777" w:rsidTr="00FE225E">
        <w:tc>
          <w:tcPr>
            <w:tcW w:w="1043" w:type="pct"/>
            <w:shd w:val="clear" w:color="auto" w:fill="auto"/>
          </w:tcPr>
          <w:p w14:paraId="66F875F7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14:paraId="64D27173" w14:textId="77777777" w:rsidR="00FE225E" w:rsidRPr="00FE225E" w:rsidRDefault="00CF4FA4" w:rsidP="00FE225E">
            <w:pPr>
              <w:spacing w:after="120" w:line="240" w:lineRule="auto"/>
              <w:rPr>
                <w:rFonts w:ascii="Calibri" w:eastAsia="Calibri" w:hAnsi="Calibri" w:cs="Calibri"/>
                <w:color w:val="004F81"/>
                <w:sz w:val="20"/>
                <w:szCs w:val="20"/>
                <w:u w:val="single"/>
                <w:lang w:val="nn-NO" w:eastAsia="zh-CN"/>
              </w:rPr>
            </w:pPr>
            <w:hyperlink r:id="rId118" w:history="1">
              <w:r w:rsidR="00FE225E" w:rsidRPr="00FE225E">
                <w:rPr>
                  <w:rFonts w:ascii="Calibri" w:eastAsia="Calibri" w:hAnsi="Calibri" w:cs="Calibri"/>
                  <w:color w:val="004F81"/>
                  <w:sz w:val="20"/>
                  <w:szCs w:val="20"/>
                  <w:u w:val="single"/>
                  <w:lang w:val="nn-NO" w:eastAsia="zh-CN"/>
                </w:rPr>
                <w:t>Folkehelseinstituttet - rapporter og trykksaker</w:t>
              </w:r>
            </w:hyperlink>
          </w:p>
        </w:tc>
      </w:tr>
      <w:tr w:rsidR="00FE225E" w:rsidRPr="00FE225E" w14:paraId="65B722C0" w14:textId="77777777" w:rsidTr="00FE225E">
        <w:tc>
          <w:tcPr>
            <w:tcW w:w="1043" w:type="pct"/>
            <w:shd w:val="clear" w:color="auto" w:fill="auto"/>
          </w:tcPr>
          <w:p w14:paraId="4510D3F4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14:paraId="31A017A0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lang w:val="en-US"/>
              </w:rPr>
            </w:pPr>
            <w:r w:rsidRPr="00FE225E">
              <w:rPr>
                <w:rFonts w:ascii="Calibri" w:eastAsia="Calibri" w:hAnsi="Calibri" w:cs="Times New Roman"/>
                <w:color w:val="009ECE"/>
                <w:lang w:val="en-US"/>
              </w:rPr>
              <w:t>28.04.21</w:t>
            </w:r>
          </w:p>
        </w:tc>
      </w:tr>
      <w:tr w:rsidR="00FE225E" w:rsidRPr="00FE225E" w14:paraId="1F700D60" w14:textId="77777777" w:rsidTr="00FE225E">
        <w:tc>
          <w:tcPr>
            <w:tcW w:w="1043" w:type="pct"/>
            <w:shd w:val="clear" w:color="auto" w:fill="auto"/>
          </w:tcPr>
          <w:p w14:paraId="3DBD007C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14:paraId="16C85BA2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Søkt på akutt hjerneslag</w:t>
            </w:r>
          </w:p>
        </w:tc>
      </w:tr>
      <w:tr w:rsidR="00FE225E" w:rsidRPr="00FE225E" w14:paraId="4CFBF531" w14:textId="77777777" w:rsidTr="00FE225E">
        <w:tc>
          <w:tcPr>
            <w:tcW w:w="1043" w:type="pct"/>
            <w:shd w:val="clear" w:color="auto" w:fill="auto"/>
          </w:tcPr>
          <w:p w14:paraId="28BDE635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14:paraId="183539ED" w14:textId="77777777" w:rsidR="00FE225E" w:rsidRPr="00FE225E" w:rsidRDefault="00FE225E" w:rsidP="00FE225E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FE225E">
              <w:rPr>
                <w:rFonts w:ascii="Calibri" w:eastAsia="Calibri" w:hAnsi="Calibri" w:cs="Times New Roman"/>
                <w:sz w:val="20"/>
                <w:szCs w:val="20"/>
              </w:rPr>
              <w:t>Ingen nye relevante funn</w:t>
            </w:r>
          </w:p>
        </w:tc>
      </w:tr>
    </w:tbl>
    <w:p w14:paraId="78FA2633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14:paraId="2F9864B8" w14:textId="77777777" w:rsidR="00FE225E" w:rsidRPr="00FE225E" w:rsidRDefault="00FE225E" w:rsidP="00FE225E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14:paraId="045CB9CB" w14:textId="77777777" w:rsidR="00FE225E" w:rsidRDefault="00FE225E">
      <w:pPr>
        <w:rPr>
          <w:rFonts w:ascii="Calibri" w:eastAsia="Times New Roman" w:hAnsi="Calibri" w:cs="Times New Roman"/>
          <w:b/>
          <w:bCs/>
        </w:rPr>
      </w:pPr>
    </w:p>
    <w:p w14:paraId="74505724" w14:textId="77777777" w:rsidR="00FE225E" w:rsidRDefault="00FE225E">
      <w:pPr>
        <w:rPr>
          <w:rFonts w:ascii="Calibri" w:eastAsia="Times New Roman" w:hAnsi="Calibri" w:cs="Times New Roman"/>
          <w:b/>
          <w:bCs/>
        </w:rPr>
      </w:pPr>
      <w:r>
        <w:rPr>
          <w:rFonts w:ascii="Calibri" w:eastAsia="Times New Roman" w:hAnsi="Calibri" w:cs="Times New Roman"/>
          <w:b/>
          <w:bCs/>
        </w:rPr>
        <w:br w:type="page"/>
      </w:r>
    </w:p>
    <w:p w14:paraId="492BFB56" w14:textId="77777777" w:rsidR="00FE225E" w:rsidRDefault="00FE225E" w:rsidP="00A6574A">
      <w:pPr>
        <w:tabs>
          <w:tab w:val="center" w:pos="4536"/>
          <w:tab w:val="right" w:pos="9072"/>
        </w:tabs>
        <w:spacing w:after="0" w:line="240" w:lineRule="auto"/>
        <w:rPr>
          <w:rFonts w:ascii="Calibri" w:eastAsia="Times New Roman" w:hAnsi="Calibri" w:cs="Times New Roman"/>
          <w:b/>
          <w:bCs/>
        </w:rPr>
      </w:pPr>
    </w:p>
    <w:p w14:paraId="3755E470" w14:textId="77777777" w:rsidR="00FE225E" w:rsidRDefault="00FE225E" w:rsidP="00A6574A">
      <w:pPr>
        <w:tabs>
          <w:tab w:val="center" w:pos="4536"/>
          <w:tab w:val="right" w:pos="9072"/>
        </w:tabs>
        <w:spacing w:after="0" w:line="240" w:lineRule="auto"/>
        <w:rPr>
          <w:rFonts w:ascii="Calibri" w:eastAsia="Times New Roman" w:hAnsi="Calibri" w:cs="Times New Roman"/>
          <w:b/>
          <w:bCs/>
        </w:rPr>
      </w:pPr>
    </w:p>
    <w:p w14:paraId="7529807D" w14:textId="77777777" w:rsidR="00A6574A" w:rsidRPr="00A6574A" w:rsidRDefault="00A6574A" w:rsidP="00A6574A">
      <w:pPr>
        <w:tabs>
          <w:tab w:val="center" w:pos="4536"/>
          <w:tab w:val="right" w:pos="9072"/>
        </w:tabs>
        <w:spacing w:after="0" w:line="240" w:lineRule="auto"/>
        <w:rPr>
          <w:rFonts w:ascii="Calibri" w:eastAsia="Times New Roman" w:hAnsi="Calibri" w:cs="Times New Roman"/>
          <w:b/>
          <w:bCs/>
        </w:rPr>
      </w:pPr>
      <w:r w:rsidRPr="00A6574A">
        <w:rPr>
          <w:rFonts w:ascii="Calibri" w:eastAsia="Times New Roman" w:hAnsi="Calibri" w:cs="Times New Roman"/>
          <w:b/>
          <w:bCs/>
        </w:rPr>
        <w:t>PICOSKJEMA VEILEDENDE PLAN</w:t>
      </w:r>
    </w:p>
    <w:p w14:paraId="54333983" w14:textId="77777777" w:rsidR="00A6574A" w:rsidRDefault="00A6574A" w:rsidP="00A6574A">
      <w:pPr>
        <w:spacing w:after="0" w:line="240" w:lineRule="auto"/>
        <w:rPr>
          <w:rFonts w:ascii="Calibri" w:eastAsia="Times New Roman" w:hAnsi="Calibri" w:cs="Times New Roman"/>
          <w:sz w:val="28"/>
          <w:szCs w:val="28"/>
          <w:lang w:eastAsia="nb-NO"/>
        </w:rPr>
      </w:pPr>
    </w:p>
    <w:tbl>
      <w:tblPr>
        <w:tblpPr w:leftFromText="180" w:rightFromText="180" w:vertAnchor="page" w:horzAnchor="margin" w:tblpY="2561"/>
        <w:tblW w:w="96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ayout w:type="fixed"/>
        <w:tblLook w:val="0000" w:firstRow="0" w:lastRow="0" w:firstColumn="0" w:lastColumn="0" w:noHBand="0" w:noVBand="0"/>
      </w:tblPr>
      <w:tblGrid>
        <w:gridCol w:w="1493"/>
        <w:gridCol w:w="1026"/>
        <w:gridCol w:w="817"/>
        <w:gridCol w:w="1703"/>
        <w:gridCol w:w="142"/>
        <w:gridCol w:w="2380"/>
        <w:gridCol w:w="2045"/>
      </w:tblGrid>
      <w:tr w:rsidR="009841ED" w:rsidRPr="009841ED" w14:paraId="6DB8F757" w14:textId="77777777" w:rsidTr="00404D25">
        <w:trPr>
          <w:cantSplit/>
          <w:trHeight w:val="536"/>
        </w:trPr>
        <w:tc>
          <w:tcPr>
            <w:tcW w:w="9606" w:type="dxa"/>
            <w:gridSpan w:val="7"/>
            <w:tcBorders>
              <w:top w:val="single" w:sz="4" w:space="0" w:color="auto"/>
            </w:tcBorders>
          </w:tcPr>
          <w:p w14:paraId="4C324B67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FF"/>
                <w:sz w:val="24"/>
                <w:szCs w:val="24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4"/>
                <w:szCs w:val="24"/>
                <w:lang w:eastAsia="nb-NO"/>
              </w:rPr>
              <w:t>Veiledende Plan:</w:t>
            </w:r>
            <w:r w:rsidRPr="009841ED">
              <w:rPr>
                <w:rFonts w:ascii="Calibri" w:eastAsia="Times New Roman" w:hAnsi="Calibri" w:cs="Times New Roman"/>
                <w:bCs/>
                <w:sz w:val="24"/>
                <w:szCs w:val="24"/>
                <w:lang w:eastAsia="nb-NO"/>
              </w:rPr>
              <w:t xml:space="preserve"> Hjerneslag - akutt</w:t>
            </w:r>
          </w:p>
          <w:p w14:paraId="40838F13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Skjemanummer:</w:t>
            </w: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 2</w:t>
            </w:r>
          </w:p>
          <w:p w14:paraId="1214B1E2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Kontaktperson(er):</w:t>
            </w: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 Åse Lill Austerheim, Ivana Novoselac</w:t>
            </w:r>
          </w:p>
          <w:p w14:paraId="3EF8E6BF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Epost</w:t>
            </w: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: </w:t>
            </w:r>
            <w:hyperlink r:id="rId119" w:history="1">
              <w:r w:rsidRPr="009841ED">
                <w:rPr>
                  <w:rFonts w:ascii="Calibri" w:eastAsia="Times New Roman" w:hAnsi="Calibri" w:cs="Times New Roman"/>
                  <w:bCs/>
                  <w:color w:val="0000FF"/>
                  <w:sz w:val="20"/>
                  <w:szCs w:val="20"/>
                  <w:u w:val="single"/>
                  <w:lang w:eastAsia="nb-NO"/>
                </w:rPr>
                <w:t>ase.lill.austerheim@sshf.no</w:t>
              </w:r>
            </w:hyperlink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 – </w:t>
            </w:r>
            <w:hyperlink r:id="rId120" w:history="1">
              <w:r w:rsidRPr="009841ED">
                <w:rPr>
                  <w:rFonts w:ascii="Calibri" w:eastAsia="Times New Roman" w:hAnsi="Calibri" w:cs="Times New Roman"/>
                  <w:bCs/>
                  <w:color w:val="0000FF"/>
                  <w:sz w:val="20"/>
                  <w:szCs w:val="20"/>
                  <w:u w:val="single"/>
                  <w:lang w:eastAsia="nb-NO"/>
                </w:rPr>
                <w:t>ivana.ruzic@sshf.no</w:t>
              </w:r>
            </w:hyperlink>
          </w:p>
        </w:tc>
      </w:tr>
      <w:tr w:rsidR="009841ED" w:rsidRPr="009841ED" w14:paraId="7A11048F" w14:textId="77777777" w:rsidTr="00404D25">
        <w:trPr>
          <w:cantSplit/>
          <w:trHeight w:val="416"/>
        </w:trPr>
        <w:tc>
          <w:tcPr>
            <w:tcW w:w="9606" w:type="dxa"/>
            <w:gridSpan w:val="7"/>
          </w:tcPr>
          <w:p w14:paraId="6BF5A928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Problemstilling formuleres som et presist spørsmål. Spørsmålet skal bestå av følgende deler:</w:t>
            </w:r>
          </w:p>
          <w:p w14:paraId="4A675ABE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9841ED" w:rsidRPr="009841ED" w14:paraId="7F57B07A" w14:textId="77777777" w:rsidTr="00404D25">
        <w:trPr>
          <w:cantSplit/>
          <w:trHeight w:val="1493"/>
        </w:trPr>
        <w:tc>
          <w:tcPr>
            <w:tcW w:w="2519" w:type="dxa"/>
            <w:gridSpan w:val="2"/>
          </w:tcPr>
          <w:p w14:paraId="79E8E479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Patient/problem</w:t>
            </w:r>
          </w:p>
          <w:p w14:paraId="7691DFFA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t>Hvilke pasienter/tilstand/</w:t>
            </w:r>
          </w:p>
          <w:p w14:paraId="554A7AEC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t>sykdom dreier det seg om?</w:t>
            </w:r>
          </w:p>
          <w:p w14:paraId="255A8860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sz w:val="20"/>
                <w:szCs w:val="20"/>
                <w:lang w:eastAsia="nb-NO"/>
              </w:rPr>
            </w:pPr>
          </w:p>
        </w:tc>
        <w:tc>
          <w:tcPr>
            <w:tcW w:w="2520" w:type="dxa"/>
            <w:gridSpan w:val="2"/>
          </w:tcPr>
          <w:p w14:paraId="1D2EA025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Intervention</w:t>
            </w:r>
            <w:r w:rsidRPr="009841ED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 xml:space="preserve"> </w:t>
            </w:r>
          </w:p>
          <w:p w14:paraId="20C27A0B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t>Hvilken intervensjon/</w:t>
            </w:r>
          </w:p>
          <w:p w14:paraId="5FD0C03A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t>eksposisjon dreier det seg om?</w:t>
            </w:r>
          </w:p>
          <w:p w14:paraId="666B4ECE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sz w:val="20"/>
                <w:szCs w:val="20"/>
                <w:lang w:eastAsia="nb-NO"/>
              </w:rPr>
            </w:pPr>
          </w:p>
          <w:p w14:paraId="3DBB1798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14:paraId="4D84E521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  <w:tc>
          <w:tcPr>
            <w:tcW w:w="2522" w:type="dxa"/>
            <w:gridSpan w:val="2"/>
          </w:tcPr>
          <w:p w14:paraId="7E5704B1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Comparison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</w:t>
            </w:r>
          </w:p>
          <w:p w14:paraId="6B5BF51B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t>Hva sammenlignes intervensjonen med?</w:t>
            </w:r>
          </w:p>
          <w:p w14:paraId="41D701EC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sz w:val="20"/>
                <w:szCs w:val="20"/>
                <w:lang w:eastAsia="nb-NO"/>
              </w:rPr>
            </w:pPr>
          </w:p>
        </w:tc>
        <w:tc>
          <w:tcPr>
            <w:tcW w:w="2045" w:type="dxa"/>
          </w:tcPr>
          <w:p w14:paraId="707190F9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Outcome</w:t>
            </w:r>
          </w:p>
          <w:p w14:paraId="4FD3A348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t>Hvilke resultat/effekt er av interesse?</w:t>
            </w:r>
          </w:p>
          <w:p w14:paraId="052BE0B2" w14:textId="77777777" w:rsidR="009841ED" w:rsidRPr="009841ED" w:rsidRDefault="009841ED" w:rsidP="009841ED">
            <w:pPr>
              <w:spacing w:after="0" w:line="240" w:lineRule="auto"/>
              <w:rPr>
                <w:rFonts w:ascii="Calibri" w:eastAsia="Times New Roman" w:hAnsi="Calibri" w:cs="Times New Roman"/>
                <w:color w:val="0000FF"/>
                <w:sz w:val="20"/>
                <w:szCs w:val="20"/>
                <w:lang w:eastAsia="nb-NO"/>
              </w:rPr>
            </w:pPr>
          </w:p>
        </w:tc>
      </w:tr>
      <w:tr w:rsidR="009841ED" w:rsidRPr="00121DE6" w14:paraId="21F48A11" w14:textId="77777777" w:rsidTr="00404D25">
        <w:trPr>
          <w:cantSplit/>
          <w:trHeight w:val="407"/>
        </w:trPr>
        <w:tc>
          <w:tcPr>
            <w:tcW w:w="9606" w:type="dxa"/>
            <w:gridSpan w:val="7"/>
          </w:tcPr>
          <w:p w14:paraId="621A31C7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sz w:val="20"/>
                <w:szCs w:val="20"/>
                <w:lang w:val="en-US"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val="en-US" w:eastAsia="nb-NO"/>
              </w:rPr>
              <w:t>Fullstendig spørsmål</w:t>
            </w:r>
            <w:r w:rsidRPr="009841ED">
              <w:rPr>
                <w:rFonts w:ascii="Calibri" w:eastAsia="Times New Roman" w:hAnsi="Calibri" w:cs="Times New Roman"/>
                <w:bCs/>
                <w:sz w:val="20"/>
                <w:szCs w:val="20"/>
                <w:lang w:val="en-US" w:eastAsia="nb-NO"/>
              </w:rPr>
              <w:t>: What is the best treatment and nursing management of acute stroke in adults?</w:t>
            </w:r>
          </w:p>
        </w:tc>
      </w:tr>
      <w:tr w:rsidR="009841ED" w:rsidRPr="009841ED" w14:paraId="37082256" w14:textId="77777777" w:rsidTr="00404D25">
        <w:trPr>
          <w:cantSplit/>
          <w:trHeight w:val="484"/>
        </w:trPr>
        <w:tc>
          <w:tcPr>
            <w:tcW w:w="5181" w:type="dxa"/>
            <w:gridSpan w:val="5"/>
            <w:tcBorders>
              <w:bottom w:val="nil"/>
            </w:tcBorders>
          </w:tcPr>
          <w:p w14:paraId="3D6181CC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 xml:space="preserve">Hva slags type spørsmål er dette? </w:t>
            </w:r>
          </w:p>
        </w:tc>
        <w:tc>
          <w:tcPr>
            <w:tcW w:w="4425" w:type="dxa"/>
            <w:gridSpan w:val="2"/>
            <w:vMerge w:val="restart"/>
          </w:tcPr>
          <w:p w14:paraId="60BD3DDB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Er det aktuelt med søk i Lovdata etter relevante lover og forskrifter?</w:t>
            </w:r>
          </w:p>
          <w:p w14:paraId="56FAF717" w14:textId="77777777" w:rsidR="009841ED" w:rsidRPr="009841ED" w:rsidRDefault="009841ED" w:rsidP="009841ED">
            <w:pPr>
              <w:spacing w:after="120" w:line="240" w:lineRule="auto"/>
              <w:ind w:left="360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</w:t>
            </w: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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Ja</w:t>
            </w:r>
          </w:p>
          <w:p w14:paraId="74E602D9" w14:textId="77777777" w:rsidR="009841ED" w:rsidRPr="009841ED" w:rsidRDefault="009841ED" w:rsidP="009841ED">
            <w:pPr>
              <w:spacing w:after="120" w:line="240" w:lineRule="auto"/>
              <w:ind w:left="360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</w:t>
            </w: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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Nei</w:t>
            </w:r>
          </w:p>
        </w:tc>
      </w:tr>
      <w:tr w:rsidR="009841ED" w:rsidRPr="009841ED" w14:paraId="121D6A99" w14:textId="77777777" w:rsidTr="00404D25">
        <w:trPr>
          <w:cantSplit/>
          <w:trHeight w:val="1117"/>
        </w:trPr>
        <w:tc>
          <w:tcPr>
            <w:tcW w:w="1493" w:type="dxa"/>
            <w:tcBorders>
              <w:top w:val="nil"/>
              <w:right w:val="nil"/>
            </w:tcBorders>
          </w:tcPr>
          <w:p w14:paraId="4E1A1F79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</w:t>
            </w: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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Diagnose</w:t>
            </w:r>
          </w:p>
          <w:p w14:paraId="5B3643D1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</w:t>
            </w: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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Prognose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right w:val="nil"/>
            </w:tcBorders>
          </w:tcPr>
          <w:p w14:paraId="4BD4811E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</w:t>
            </w: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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Etiologi </w:t>
            </w:r>
          </w:p>
          <w:p w14:paraId="326A2DB9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</w:t>
            </w: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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Effekt av tiltak</w:t>
            </w:r>
          </w:p>
        </w:tc>
        <w:tc>
          <w:tcPr>
            <w:tcW w:w="1845" w:type="dxa"/>
            <w:gridSpan w:val="2"/>
            <w:tcBorders>
              <w:top w:val="nil"/>
              <w:left w:val="nil"/>
            </w:tcBorders>
          </w:tcPr>
          <w:p w14:paraId="2E68D32C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</w:t>
            </w:r>
            <w:r w:rsidRPr="009841ED">
              <w:rPr>
                <w:rFonts w:ascii="Wingdings" w:eastAsia="Times New Roman" w:hAnsi="Wingdings" w:cs="Wingdings"/>
                <w:color w:val="000000"/>
                <w:sz w:val="20"/>
                <w:szCs w:val="20"/>
                <w:lang w:eastAsia="nb-NO"/>
              </w:rPr>
              <w:t></w:t>
            </w: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Erfaringer</w:t>
            </w:r>
          </w:p>
        </w:tc>
        <w:tc>
          <w:tcPr>
            <w:tcW w:w="4425" w:type="dxa"/>
            <w:gridSpan w:val="2"/>
            <w:vMerge/>
          </w:tcPr>
          <w:p w14:paraId="067A04F9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</w:p>
        </w:tc>
      </w:tr>
      <w:tr w:rsidR="009841ED" w:rsidRPr="009841ED" w14:paraId="7960872C" w14:textId="77777777" w:rsidTr="00404D25">
        <w:trPr>
          <w:cantSplit/>
          <w:trHeight w:val="784"/>
        </w:trPr>
        <w:tc>
          <w:tcPr>
            <w:tcW w:w="9606" w:type="dxa"/>
            <w:gridSpan w:val="7"/>
          </w:tcPr>
          <w:p w14:paraId="0D8F3485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Hvilke søkeord er aktuelle for å dekke problemstillingen?</w:t>
            </w:r>
          </w:p>
          <w:p w14:paraId="49DE89FD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Bruk engelske ord, og pass på å få med alle synonymer. Del opp søkeordene etter hva som gjelder/beskriver pasienten, intervensjonen/eksposisjonen, sammenligningen og utfallet.</w:t>
            </w:r>
          </w:p>
        </w:tc>
      </w:tr>
      <w:tr w:rsidR="009841ED" w:rsidRPr="009841ED" w14:paraId="4DBB015D" w14:textId="77777777" w:rsidTr="00404D25">
        <w:trPr>
          <w:cantSplit/>
          <w:trHeight w:val="487"/>
        </w:trPr>
        <w:tc>
          <w:tcPr>
            <w:tcW w:w="2519" w:type="dxa"/>
            <w:gridSpan w:val="2"/>
            <w:vAlign w:val="bottom"/>
          </w:tcPr>
          <w:p w14:paraId="072EA224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P</w:t>
            </w:r>
          </w:p>
          <w:p w14:paraId="230EFBFF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Person/pasient/problem</w:t>
            </w:r>
          </w:p>
        </w:tc>
        <w:tc>
          <w:tcPr>
            <w:tcW w:w="2520" w:type="dxa"/>
            <w:gridSpan w:val="2"/>
            <w:vAlign w:val="bottom"/>
          </w:tcPr>
          <w:p w14:paraId="10E632F7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I</w:t>
            </w:r>
          </w:p>
          <w:p w14:paraId="6A3DF296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Intervensjon/eksposisjon</w:t>
            </w:r>
          </w:p>
        </w:tc>
        <w:tc>
          <w:tcPr>
            <w:tcW w:w="2522" w:type="dxa"/>
            <w:gridSpan w:val="2"/>
            <w:vAlign w:val="bottom"/>
          </w:tcPr>
          <w:p w14:paraId="659061EC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C</w:t>
            </w:r>
          </w:p>
          <w:p w14:paraId="6F09771E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Evt. sammenligning</w:t>
            </w:r>
          </w:p>
        </w:tc>
        <w:tc>
          <w:tcPr>
            <w:tcW w:w="2045" w:type="dxa"/>
            <w:vAlign w:val="bottom"/>
          </w:tcPr>
          <w:p w14:paraId="592BB8AD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O</w:t>
            </w:r>
          </w:p>
          <w:p w14:paraId="7D58AB92" w14:textId="77777777" w:rsidR="009841ED" w:rsidRPr="009841ED" w:rsidRDefault="009841ED" w:rsidP="009841ED">
            <w:pPr>
              <w:spacing w:after="12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9841ED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Resultat/utfall</w:t>
            </w:r>
          </w:p>
        </w:tc>
      </w:tr>
      <w:tr w:rsidR="009841ED" w:rsidRPr="009841ED" w14:paraId="4D8D869B" w14:textId="77777777" w:rsidTr="00404D25">
        <w:trPr>
          <w:cantSplit/>
          <w:trHeight w:val="362"/>
        </w:trPr>
        <w:tc>
          <w:tcPr>
            <w:tcW w:w="2519" w:type="dxa"/>
            <w:gridSpan w:val="2"/>
            <w:tcBorders>
              <w:bottom w:val="single" w:sz="4" w:space="0" w:color="auto"/>
            </w:tcBorders>
          </w:tcPr>
          <w:p w14:paraId="1A303A68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  <w:t>Acute stroke</w:t>
            </w:r>
          </w:p>
          <w:p w14:paraId="473D77A8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  <w:t>Brain hemorrhage</w:t>
            </w:r>
          </w:p>
          <w:p w14:paraId="1C2433A3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  <w:t>Brain blood clot</w:t>
            </w:r>
          </w:p>
          <w:p w14:paraId="33DDB242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  <w:t>ICH</w:t>
            </w:r>
          </w:p>
          <w:p w14:paraId="5B0C50BD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  <w:t>Intracerebral hemorrhage</w:t>
            </w:r>
          </w:p>
          <w:p w14:paraId="0282366F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</w:p>
        </w:tc>
        <w:tc>
          <w:tcPr>
            <w:tcW w:w="2520" w:type="dxa"/>
            <w:gridSpan w:val="2"/>
            <w:tcBorders>
              <w:bottom w:val="single" w:sz="4" w:space="0" w:color="auto"/>
            </w:tcBorders>
          </w:tcPr>
          <w:p w14:paraId="586EF6A5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  <w:r w:rsidRPr="009841ED"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  <w:t>Nursing care/interventions</w:t>
            </w:r>
          </w:p>
        </w:tc>
        <w:tc>
          <w:tcPr>
            <w:tcW w:w="2522" w:type="dxa"/>
            <w:gridSpan w:val="2"/>
            <w:tcBorders>
              <w:bottom w:val="single" w:sz="4" w:space="0" w:color="auto"/>
            </w:tcBorders>
          </w:tcPr>
          <w:p w14:paraId="33F90C3C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</w:p>
        </w:tc>
        <w:tc>
          <w:tcPr>
            <w:tcW w:w="2045" w:type="dxa"/>
            <w:tcBorders>
              <w:bottom w:val="single" w:sz="4" w:space="0" w:color="auto"/>
            </w:tcBorders>
          </w:tcPr>
          <w:p w14:paraId="745720AD" w14:textId="77777777" w:rsidR="009841ED" w:rsidRPr="009841ED" w:rsidRDefault="009841ED" w:rsidP="009841ED">
            <w:pPr>
              <w:spacing w:after="120" w:line="240" w:lineRule="auto"/>
              <w:rPr>
                <w:rFonts w:ascii="Calibri" w:eastAsia="Times New Roman" w:hAnsi="Calibri" w:cs="Times New Roman"/>
                <w:bCs/>
                <w:color w:val="0000FF"/>
                <w:sz w:val="20"/>
                <w:szCs w:val="20"/>
                <w:lang w:val="en-US" w:eastAsia="nb-NO"/>
              </w:rPr>
            </w:pPr>
          </w:p>
        </w:tc>
      </w:tr>
    </w:tbl>
    <w:p w14:paraId="4971C897" w14:textId="77777777" w:rsidR="009841ED" w:rsidRPr="00A6574A" w:rsidRDefault="009841ED" w:rsidP="00A6574A">
      <w:pPr>
        <w:spacing w:after="0" w:line="240" w:lineRule="auto"/>
        <w:rPr>
          <w:rFonts w:ascii="Calibri" w:eastAsia="Times New Roman" w:hAnsi="Calibri" w:cs="Times New Roman"/>
          <w:sz w:val="28"/>
          <w:szCs w:val="28"/>
          <w:lang w:eastAsia="nb-NO"/>
        </w:rPr>
      </w:pPr>
    </w:p>
    <w:p w14:paraId="2D29325B" w14:textId="77777777" w:rsidR="00A6574A" w:rsidRPr="0041537A" w:rsidRDefault="00A6574A">
      <w:pPr>
        <w:rPr>
          <w:rFonts w:ascii="Calibri" w:hAnsi="Calibri" w:cs="Calibri"/>
          <w:sz w:val="18"/>
          <w:szCs w:val="18"/>
        </w:rPr>
      </w:pPr>
    </w:p>
    <w:sectPr w:rsidR="00A6574A" w:rsidRPr="0041537A">
      <w:headerReference w:type="default" r:id="rId121"/>
      <w:footerReference w:type="default" r:id="rId12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9CE7155" w14:textId="77777777" w:rsidR="00897618" w:rsidRDefault="00897618" w:rsidP="0041537A">
      <w:pPr>
        <w:spacing w:after="0" w:line="240" w:lineRule="auto"/>
      </w:pPr>
      <w:r>
        <w:separator/>
      </w:r>
    </w:p>
  </w:endnote>
  <w:endnote w:type="continuationSeparator" w:id="0">
    <w:p w14:paraId="398C6EEA" w14:textId="77777777" w:rsidR="00897618" w:rsidRDefault="00897618" w:rsidP="004153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 w:val="18"/>
        <w:szCs w:val="18"/>
      </w:rPr>
      <w:id w:val="-2063549273"/>
      <w:docPartObj>
        <w:docPartGallery w:val="Page Numbers (Bottom of Page)"/>
        <w:docPartUnique/>
      </w:docPartObj>
    </w:sdtPr>
    <w:sdtEndPr/>
    <w:sdtContent>
      <w:sdt>
        <w:sdtPr>
          <w:rPr>
            <w:sz w:val="18"/>
            <w:szCs w:val="18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048A111D" w14:textId="0946B239" w:rsidR="00897618" w:rsidRPr="0041537A" w:rsidRDefault="00897618" w:rsidP="000C0B36">
            <w:pPr>
              <w:pStyle w:val="Bunnteks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ist endret juni 2021</w:t>
            </w:r>
            <w:r>
              <w:rPr>
                <w:sz w:val="18"/>
                <w:szCs w:val="18"/>
              </w:rPr>
              <w:tab/>
            </w:r>
            <w:r>
              <w:rPr>
                <w:sz w:val="18"/>
                <w:szCs w:val="18"/>
              </w:rPr>
              <w:tab/>
            </w:r>
            <w:r w:rsidRPr="0041537A">
              <w:rPr>
                <w:sz w:val="20"/>
                <w:szCs w:val="20"/>
              </w:rPr>
              <w:t xml:space="preserve">Side </w:t>
            </w:r>
            <w:r w:rsidRPr="0041537A">
              <w:rPr>
                <w:bCs/>
                <w:sz w:val="20"/>
                <w:szCs w:val="20"/>
              </w:rPr>
              <w:fldChar w:fldCharType="begin"/>
            </w:r>
            <w:r w:rsidRPr="0041537A">
              <w:rPr>
                <w:bCs/>
                <w:sz w:val="20"/>
                <w:szCs w:val="20"/>
              </w:rPr>
              <w:instrText>PAGE</w:instrText>
            </w:r>
            <w:r w:rsidRPr="0041537A">
              <w:rPr>
                <w:bCs/>
                <w:sz w:val="20"/>
                <w:szCs w:val="20"/>
              </w:rPr>
              <w:fldChar w:fldCharType="separate"/>
            </w:r>
            <w:r w:rsidR="00CF4FA4">
              <w:rPr>
                <w:bCs/>
                <w:noProof/>
                <w:sz w:val="20"/>
                <w:szCs w:val="20"/>
              </w:rPr>
              <w:t>1</w:t>
            </w:r>
            <w:r w:rsidRPr="0041537A">
              <w:rPr>
                <w:bCs/>
                <w:sz w:val="20"/>
                <w:szCs w:val="20"/>
              </w:rPr>
              <w:fldChar w:fldCharType="end"/>
            </w:r>
            <w:r w:rsidRPr="0041537A">
              <w:rPr>
                <w:sz w:val="20"/>
                <w:szCs w:val="20"/>
              </w:rPr>
              <w:t xml:space="preserve"> av </w:t>
            </w:r>
            <w:r w:rsidRPr="0041537A">
              <w:rPr>
                <w:bCs/>
                <w:sz w:val="20"/>
                <w:szCs w:val="20"/>
              </w:rPr>
              <w:fldChar w:fldCharType="begin"/>
            </w:r>
            <w:r w:rsidRPr="0041537A">
              <w:rPr>
                <w:bCs/>
                <w:sz w:val="20"/>
                <w:szCs w:val="20"/>
              </w:rPr>
              <w:instrText>NUMPAGES</w:instrText>
            </w:r>
            <w:r w:rsidRPr="0041537A">
              <w:rPr>
                <w:bCs/>
                <w:sz w:val="20"/>
                <w:szCs w:val="20"/>
              </w:rPr>
              <w:fldChar w:fldCharType="separate"/>
            </w:r>
            <w:r w:rsidR="00CF4FA4">
              <w:rPr>
                <w:bCs/>
                <w:noProof/>
                <w:sz w:val="20"/>
                <w:szCs w:val="20"/>
              </w:rPr>
              <w:t>16</w:t>
            </w:r>
            <w:r w:rsidRPr="0041537A">
              <w:rPr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14:paraId="3FBF3557" w14:textId="77777777" w:rsidR="00897618" w:rsidRDefault="00897618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4CD9D0F" w14:textId="77777777" w:rsidR="00897618" w:rsidRDefault="00897618" w:rsidP="0041537A">
      <w:pPr>
        <w:spacing w:after="0" w:line="240" w:lineRule="auto"/>
      </w:pPr>
      <w:r>
        <w:separator/>
      </w:r>
    </w:p>
  </w:footnote>
  <w:footnote w:type="continuationSeparator" w:id="0">
    <w:p w14:paraId="208C9A9D" w14:textId="77777777" w:rsidR="00897618" w:rsidRDefault="00897618" w:rsidP="004153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75F2FC8" w14:textId="77777777" w:rsidR="00897618" w:rsidRDefault="00897618">
    <w:pPr>
      <w:pStyle w:val="Topptekst"/>
    </w:pPr>
  </w:p>
  <w:p w14:paraId="69B8CE91" w14:textId="77777777" w:rsidR="00897618" w:rsidRDefault="00897618">
    <w:pPr>
      <w:pStyle w:val="Topptekst"/>
      <w:rPr>
        <w:rStyle w:val="Sterk"/>
        <w:sz w:val="28"/>
      </w:rPr>
    </w:pPr>
    <w:r w:rsidRPr="0041537A">
      <w:rPr>
        <w:rStyle w:val="Sterk"/>
        <w:sz w:val="28"/>
      </w:rPr>
      <w:t xml:space="preserve">Nasjonal veiledende plan </w:t>
    </w:r>
    <w:r>
      <w:rPr>
        <w:rStyle w:val="Sterk"/>
        <w:sz w:val="28"/>
      </w:rPr>
      <w:t>for sykepleiepraksis: Hjerneslag - akutt</w:t>
    </w:r>
  </w:p>
  <w:p w14:paraId="71D97261" w14:textId="77777777" w:rsidR="00897618" w:rsidRPr="0041537A" w:rsidRDefault="00897618">
    <w:pPr>
      <w:pStyle w:val="Topptekst"/>
      <w:rPr>
        <w:rStyle w:val="Sterk"/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97522AA"/>
    <w:multiLevelType w:val="hybridMultilevel"/>
    <w:tmpl w:val="F71ECEDA"/>
    <w:lvl w:ilvl="0" w:tplc="0414000F">
      <w:start w:val="1"/>
      <w:numFmt w:val="decimal"/>
      <w:lvlText w:val="%1."/>
      <w:lvlJc w:val="left"/>
      <w:pPr>
        <w:ind w:left="360" w:hanging="360"/>
      </w:p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8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537A"/>
    <w:rsid w:val="000138EA"/>
    <w:rsid w:val="000A2E0F"/>
    <w:rsid w:val="000C0B36"/>
    <w:rsid w:val="00102C9C"/>
    <w:rsid w:val="00121DE6"/>
    <w:rsid w:val="001556A3"/>
    <w:rsid w:val="00160180"/>
    <w:rsid w:val="00185330"/>
    <w:rsid w:val="001B0B85"/>
    <w:rsid w:val="001C6DD2"/>
    <w:rsid w:val="001D74E9"/>
    <w:rsid w:val="001E5879"/>
    <w:rsid w:val="00240C2B"/>
    <w:rsid w:val="00253388"/>
    <w:rsid w:val="00273995"/>
    <w:rsid w:val="00277E5C"/>
    <w:rsid w:val="002D330C"/>
    <w:rsid w:val="002E74BE"/>
    <w:rsid w:val="00320841"/>
    <w:rsid w:val="00332D93"/>
    <w:rsid w:val="003619EB"/>
    <w:rsid w:val="00366B9F"/>
    <w:rsid w:val="00371BC7"/>
    <w:rsid w:val="00394532"/>
    <w:rsid w:val="003F072C"/>
    <w:rsid w:val="003F6A14"/>
    <w:rsid w:val="00404D25"/>
    <w:rsid w:val="0041537A"/>
    <w:rsid w:val="00441D76"/>
    <w:rsid w:val="004452A7"/>
    <w:rsid w:val="004515F2"/>
    <w:rsid w:val="004B2769"/>
    <w:rsid w:val="00503CDC"/>
    <w:rsid w:val="005D11E3"/>
    <w:rsid w:val="005E7A60"/>
    <w:rsid w:val="0060086E"/>
    <w:rsid w:val="00615F85"/>
    <w:rsid w:val="0063219F"/>
    <w:rsid w:val="00654AD1"/>
    <w:rsid w:val="00692E67"/>
    <w:rsid w:val="007354BB"/>
    <w:rsid w:val="0075061F"/>
    <w:rsid w:val="0076401E"/>
    <w:rsid w:val="007A2275"/>
    <w:rsid w:val="007A391B"/>
    <w:rsid w:val="00801E11"/>
    <w:rsid w:val="00870182"/>
    <w:rsid w:val="00895AB9"/>
    <w:rsid w:val="00897618"/>
    <w:rsid w:val="00903DD6"/>
    <w:rsid w:val="009070EE"/>
    <w:rsid w:val="0091585C"/>
    <w:rsid w:val="00935634"/>
    <w:rsid w:val="00971A7F"/>
    <w:rsid w:val="009841ED"/>
    <w:rsid w:val="00990F4C"/>
    <w:rsid w:val="009B7041"/>
    <w:rsid w:val="009D0D8A"/>
    <w:rsid w:val="00A6574A"/>
    <w:rsid w:val="00A8442A"/>
    <w:rsid w:val="00A91475"/>
    <w:rsid w:val="00AA5495"/>
    <w:rsid w:val="00AC67BF"/>
    <w:rsid w:val="00AD7A08"/>
    <w:rsid w:val="00AF68DB"/>
    <w:rsid w:val="00B202DA"/>
    <w:rsid w:val="00B52D23"/>
    <w:rsid w:val="00B5578B"/>
    <w:rsid w:val="00B90F81"/>
    <w:rsid w:val="00BA63DD"/>
    <w:rsid w:val="00BE2BEB"/>
    <w:rsid w:val="00C0404E"/>
    <w:rsid w:val="00C33B3D"/>
    <w:rsid w:val="00C53F93"/>
    <w:rsid w:val="00C53FF7"/>
    <w:rsid w:val="00C664B1"/>
    <w:rsid w:val="00C7290E"/>
    <w:rsid w:val="00CC3635"/>
    <w:rsid w:val="00CF4FA4"/>
    <w:rsid w:val="00D130D1"/>
    <w:rsid w:val="00D60339"/>
    <w:rsid w:val="00DC718C"/>
    <w:rsid w:val="00DD7391"/>
    <w:rsid w:val="00DF1D57"/>
    <w:rsid w:val="00E153A3"/>
    <w:rsid w:val="00E816D2"/>
    <w:rsid w:val="00E87299"/>
    <w:rsid w:val="00EC574C"/>
    <w:rsid w:val="00F050A0"/>
    <w:rsid w:val="00F30102"/>
    <w:rsid w:val="00FE225E"/>
    <w:rsid w:val="00FF37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D9B3F4"/>
  <w15:chartTrackingRefBased/>
  <w15:docId w15:val="{D37DB8FD-B3A4-4CE5-AAA8-A39F22481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F1D57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41537A"/>
  </w:style>
  <w:style w:type="paragraph" w:styleId="Bunntekst">
    <w:name w:val="footer"/>
    <w:basedOn w:val="Normal"/>
    <w:link w:val="Bunn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41537A"/>
  </w:style>
  <w:style w:type="character" w:styleId="Sterk">
    <w:name w:val="Strong"/>
    <w:basedOn w:val="Standardskriftforavsnitt"/>
    <w:uiPriority w:val="22"/>
    <w:qFormat/>
    <w:rsid w:val="0041537A"/>
    <w:rPr>
      <w:b/>
      <w:bCs/>
    </w:rPr>
  </w:style>
  <w:style w:type="table" w:styleId="Tabellrutenett">
    <w:name w:val="Table Grid"/>
    <w:basedOn w:val="Vanligtabell"/>
    <w:uiPriority w:val="39"/>
    <w:rsid w:val="004153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41537A"/>
    <w:pPr>
      <w:ind w:left="720"/>
      <w:contextualSpacing/>
    </w:pPr>
  </w:style>
  <w:style w:type="character" w:styleId="Hyperkobling">
    <w:name w:val="Hyperlink"/>
    <w:basedOn w:val="Standardskriftforavsnitt"/>
    <w:uiPriority w:val="99"/>
    <w:unhideWhenUsed/>
    <w:rsid w:val="004515F2"/>
    <w:rPr>
      <w:color w:val="0563C1" w:themeColor="hyperlink"/>
      <w:u w:val="single"/>
    </w:rPr>
  </w:style>
  <w:style w:type="character" w:styleId="Fulgthyperkobling">
    <w:name w:val="FollowedHyperlink"/>
    <w:basedOn w:val="Standardskriftforavsnitt"/>
    <w:uiPriority w:val="99"/>
    <w:semiHidden/>
    <w:unhideWhenUsed/>
    <w:rsid w:val="00F050A0"/>
    <w:rPr>
      <w:color w:val="954F72" w:themeColor="followedHyperlink"/>
      <w:u w:val="single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E153A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E153A3"/>
    <w:rPr>
      <w:rFonts w:ascii="Segoe UI" w:hAnsi="Segoe UI" w:cs="Segoe UI"/>
      <w:sz w:val="18"/>
      <w:szCs w:val="18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FF370E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FF370E"/>
    <w:rPr>
      <w:sz w:val="20"/>
      <w:szCs w:val="20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FF370E"/>
    <w:rPr>
      <w:sz w:val="16"/>
      <w:szCs w:val="16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0138EA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0138EA"/>
    <w:rPr>
      <w:b/>
      <w:bCs/>
      <w:sz w:val="20"/>
      <w:szCs w:val="20"/>
    </w:rPr>
  </w:style>
  <w:style w:type="paragraph" w:styleId="Revisjon">
    <w:name w:val="Revision"/>
    <w:hidden/>
    <w:uiPriority w:val="99"/>
    <w:semiHidden/>
    <w:rsid w:val="000138E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5438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0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4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43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9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8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1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06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varnett.no/portal/procedure/7786" TargetMode="External"/><Relationship Id="rId117" Type="http://schemas.openxmlformats.org/officeDocument/2006/relationships/hyperlink" Target="http://www.epistemonikos.org/en/advanced_search" TargetMode="External"/><Relationship Id="rId21" Type="http://schemas.openxmlformats.org/officeDocument/2006/relationships/hyperlink" Target="https://www.varnett.no/portal/procedure/7695" TargetMode="External"/><Relationship Id="rId42" Type="http://schemas.openxmlformats.org/officeDocument/2006/relationships/hyperlink" Target="https://www.uptodate.com/contents/115663" TargetMode="External"/><Relationship Id="rId47" Type="http://schemas.openxmlformats.org/officeDocument/2006/relationships/hyperlink" Target="https://www.uptodate.com/contents/1059" TargetMode="External"/><Relationship Id="rId63" Type="http://schemas.openxmlformats.org/officeDocument/2006/relationships/hyperlink" Target="https://www.helsebiblioteket.no/fagprosedyrer/ferdige/barn-som-parorende-1-overordnet-prosedyre" TargetMode="External"/><Relationship Id="rId68" Type="http://schemas.openxmlformats.org/officeDocument/2006/relationships/hyperlink" Target="mailto:ivana.ruzic@sshf.no" TargetMode="External"/><Relationship Id="rId84" Type="http://schemas.openxmlformats.org/officeDocument/2006/relationships/hyperlink" Target="https://www.uptodate.com/contents/use-and-utility-of-stroke-scales-and-grading-systems?search=acute+stroke&amp;source=search_result&amp;selectedTitle=36%7E150&amp;usage_type=default&amp;display_rank=36" TargetMode="External"/><Relationship Id="rId89" Type="http://schemas.openxmlformats.org/officeDocument/2006/relationships/hyperlink" Target="https://bestpractice.bmj.com/patient-leaflets/en-gb/pdf/1182264405004/Stroke%3A%20emergency%20treatment.pdf" TargetMode="External"/><Relationship Id="rId112" Type="http://schemas.openxmlformats.org/officeDocument/2006/relationships/hyperlink" Target="http://proxy.helsebiblioteket.no/login?url=http://search.ebscohost.com/login.aspx?authtype=ip,uid&amp;profile=ehost&amp;defaultdb=cin20" TargetMode="External"/><Relationship Id="rId16" Type="http://schemas.openxmlformats.org/officeDocument/2006/relationships/hyperlink" Target="https://www.varnett.no/portal/procedure/13214" TargetMode="External"/><Relationship Id="rId107" Type="http://schemas.openxmlformats.org/officeDocument/2006/relationships/hyperlink" Target="https://www.sst.dk/da/Opgaver/Patientforloeb-og-kvalitet/Nationale-kliniske-retningslinjer-NKR" TargetMode="External"/><Relationship Id="rId11" Type="http://schemas.openxmlformats.org/officeDocument/2006/relationships/hyperlink" Target="https://www.varnett.no/portal/procedure/7771" TargetMode="External"/><Relationship Id="rId32" Type="http://schemas.openxmlformats.org/officeDocument/2006/relationships/hyperlink" Target="https://www.varnett.no/portal/procedure/7490" TargetMode="External"/><Relationship Id="rId37" Type="http://schemas.openxmlformats.org/officeDocument/2006/relationships/hyperlink" Target="https://www.uptodate.com/contents/initial-assessment-and-management-of-acute-stroke/contributors" TargetMode="External"/><Relationship Id="rId53" Type="http://schemas.openxmlformats.org/officeDocument/2006/relationships/hyperlink" Target="https://www.uptodate.com/contents/reversal-of-anticoagulation-in-intracranial-hemorrhage/contributors" TargetMode="External"/><Relationship Id="rId58" Type="http://schemas.openxmlformats.org/officeDocument/2006/relationships/hyperlink" Target="https://bestpractice.bmj.com/topics/en-gb/3000109" TargetMode="External"/><Relationship Id="rId74" Type="http://schemas.openxmlformats.org/officeDocument/2006/relationships/hyperlink" Target="http://www.uptodate.com" TargetMode="External"/><Relationship Id="rId79" Type="http://schemas.openxmlformats.org/officeDocument/2006/relationships/hyperlink" Target="https://www.uptodate.com/contents/approach-to-reperfusion-therapy-for-acute-ischemic-stroke?search=acute+stroke&amp;source=search_result&amp;selectedTitle=3%7E150&amp;usage_type=default&amp;display_rank=3" TargetMode="External"/><Relationship Id="rId102" Type="http://schemas.openxmlformats.org/officeDocument/2006/relationships/hyperlink" Target="http://www.helsebiblioteket.no/retningslinjer" TargetMode="External"/><Relationship Id="rId123" Type="http://schemas.openxmlformats.org/officeDocument/2006/relationships/fontTable" Target="fontTable.xml"/><Relationship Id="rId5" Type="http://schemas.openxmlformats.org/officeDocument/2006/relationships/footnotes" Target="footnotes.xml"/><Relationship Id="rId90" Type="http://schemas.openxmlformats.org/officeDocument/2006/relationships/hyperlink" Target="https://bestpractice.bmj.com/topics/en-gb/1078" TargetMode="External"/><Relationship Id="rId95" Type="http://schemas.openxmlformats.org/officeDocument/2006/relationships/hyperlink" Target="https://search.ebscohost.com/login.aspx?direct=true&amp;db=nup&amp;AN=T700932&amp;site=nup-live&amp;scope=site" TargetMode="External"/><Relationship Id="rId22" Type="http://schemas.openxmlformats.org/officeDocument/2006/relationships/hyperlink" Target="https://www.varnett.no/portal/procedure/7656" TargetMode="External"/><Relationship Id="rId27" Type="http://schemas.openxmlformats.org/officeDocument/2006/relationships/hyperlink" Target="https://www.varnett.no/portal/procedure/7499" TargetMode="External"/><Relationship Id="rId43" Type="http://schemas.openxmlformats.org/officeDocument/2006/relationships/hyperlink" Target="https://www.uptodate.com/contents/initial-assessment-and-management-of-acute-stroke/contributors" TargetMode="External"/><Relationship Id="rId48" Type="http://schemas.openxmlformats.org/officeDocument/2006/relationships/hyperlink" Target="https://www.uptodate.com/contents/use-and-utility-of-stroke-scales-and-grading-systems/contributors" TargetMode="External"/><Relationship Id="rId64" Type="http://schemas.openxmlformats.org/officeDocument/2006/relationships/hyperlink" Target="https://www.helsedirektoratet.no/pakkeforlop/hjerneslag/akuttfasen-ved-hjerneslag/forlopstider-akuttfasen" TargetMode="External"/><Relationship Id="rId69" Type="http://schemas.openxmlformats.org/officeDocument/2006/relationships/hyperlink" Target="mailto:sonja.may.amundsen@sshf.no" TargetMode="External"/><Relationship Id="rId113" Type="http://schemas.openxmlformats.org/officeDocument/2006/relationships/hyperlink" Target="http://onlinelibrary.wiley.com/cochranelibrary/search/" TargetMode="External"/><Relationship Id="rId118" Type="http://schemas.openxmlformats.org/officeDocument/2006/relationships/hyperlink" Target="https://www.fhi.no/oversikter/alle/" TargetMode="External"/><Relationship Id="rId80" Type="http://schemas.openxmlformats.org/officeDocument/2006/relationships/hyperlink" Target="https://www.uptodate.com/contents/mechanical-thrombectomy-for-acute-ischemic-stroke?search=acute+stroke&amp;source=search_result&amp;selectedTitle=6%7E150&amp;usage_type=default&amp;display_rank=6" TargetMode="External"/><Relationship Id="rId85" Type="http://schemas.openxmlformats.org/officeDocument/2006/relationships/hyperlink" Target="https://www.uptodate.com/contents/spontaneous-intracerebral-hemorrhage-treatment-and-prognosis?search=intracerebral+hemorrhage&amp;source=search_result&amp;selectedTitle=1%7E150&amp;usage_type=default&amp;display_rank=1" TargetMode="External"/><Relationship Id="rId12" Type="http://schemas.openxmlformats.org/officeDocument/2006/relationships/hyperlink" Target="https://www.varnett.no/portal/procedure/7796" TargetMode="External"/><Relationship Id="rId17" Type="http://schemas.openxmlformats.org/officeDocument/2006/relationships/hyperlink" Target="https://www.varnett.no/portal/procedure/7656" TargetMode="External"/><Relationship Id="rId33" Type="http://schemas.openxmlformats.org/officeDocument/2006/relationships/hyperlink" Target="https://www.uptodate.com/contents/initial-assessment-and-management-of-acute-stroke/contributors" TargetMode="External"/><Relationship Id="rId38" Type="http://schemas.openxmlformats.org/officeDocument/2006/relationships/hyperlink" Target="https://www.uptodate.com/contents/approach-to-reperfusion-therapy-for-acute-ischemic-stroke/contributors" TargetMode="External"/><Relationship Id="rId59" Type="http://schemas.openxmlformats.org/officeDocument/2006/relationships/hyperlink" Target="https://web.b.ebscohost.com/nup/detail/detail?vid=5&amp;sid=4fc28804-f7a7-439c-993d-ff9da3958194%40sessionmgr102&amp;bdata=JnNpdGU9bnVwLWxpdmUmc2NvcGU9c2l0ZQ%3d%3d" TargetMode="External"/><Relationship Id="rId103" Type="http://schemas.openxmlformats.org/officeDocument/2006/relationships/hyperlink" Target="https://nevrologi.legehandboka.no/handboken/akuttveileder-2016/sykdommer--akuttveileder/hjerneslag---akuttveileder/" TargetMode="External"/><Relationship Id="rId108" Type="http://schemas.openxmlformats.org/officeDocument/2006/relationships/hyperlink" Target="http://www.sst.dk/Behandlingsforloeb%20og%20rettigheder/Kliniske%20retningslinjer.aspx" TargetMode="External"/><Relationship Id="rId124" Type="http://schemas.openxmlformats.org/officeDocument/2006/relationships/theme" Target="theme/theme1.xml"/><Relationship Id="rId54" Type="http://schemas.openxmlformats.org/officeDocument/2006/relationships/hyperlink" Target="https://www.uptodate.com/contents/reversal-of-anticoagulation-in-intracranial-hemorrhage/contributors" TargetMode="External"/><Relationship Id="rId70" Type="http://schemas.openxmlformats.org/officeDocument/2006/relationships/hyperlink" Target="http://www.fagprosedyrer.no/" TargetMode="External"/><Relationship Id="rId75" Type="http://schemas.openxmlformats.org/officeDocument/2006/relationships/hyperlink" Target="https://www.uptodate.com/contents/stroke-the-basics?search=stroke&amp;source=search_result&amp;selectedTitle=1%7E150&amp;usage_type=default&amp;display_rank=1" TargetMode="External"/><Relationship Id="rId91" Type="http://schemas.openxmlformats.org/officeDocument/2006/relationships/hyperlink" Target="https://bestpractice.bmj.com/topics/en-gb/107" TargetMode="External"/><Relationship Id="rId96" Type="http://schemas.openxmlformats.org/officeDocument/2006/relationships/hyperlink" Target="https://search.ebscohost.com/login.aspx?direct=true&amp;db=nup&amp;AN=T702883&amp;site=nup-live&amp;scope=site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hyperlink" Target="https://www.varnett.no/portal/procedure/7488" TargetMode="External"/><Relationship Id="rId28" Type="http://schemas.openxmlformats.org/officeDocument/2006/relationships/hyperlink" Target="https://www.varnett.no/portal/procedure/7434" TargetMode="External"/><Relationship Id="rId49" Type="http://schemas.openxmlformats.org/officeDocument/2006/relationships/hyperlink" Target="https://www.uptodate.com/contents/14084" TargetMode="External"/><Relationship Id="rId114" Type="http://schemas.openxmlformats.org/officeDocument/2006/relationships/hyperlink" Target="http://onlinelibrary.wiley.com/cochranelibrary/search/" TargetMode="External"/><Relationship Id="rId119" Type="http://schemas.openxmlformats.org/officeDocument/2006/relationships/hyperlink" Target="mailto:ase.lill.austerheim@sshf.no" TargetMode="External"/><Relationship Id="rId44" Type="http://schemas.openxmlformats.org/officeDocument/2006/relationships/hyperlink" Target="https://www.uptodate.com/contents/approach-to-reperfusion-therapy-for-acute-ischemic-stroke/contributors" TargetMode="External"/><Relationship Id="rId60" Type="http://schemas.openxmlformats.org/officeDocument/2006/relationships/hyperlink" Target="https://web.b.ebscohost.com/nup/detail/detail?vid=2&amp;sid=3aed0cd2-36c5-4fc9-9a15-aea030c86ef1%40sessionmgr102&amp;bdata=JnNpdGU9bnVwLWxpdmUmc2NvcGU9c2l0ZQ%3d%3d" TargetMode="External"/><Relationship Id="rId65" Type="http://schemas.openxmlformats.org/officeDocument/2006/relationships/hyperlink" Target="https://nevrologi.legehandboka.no/handboken/akuttveileder-2016/sykdommer--akuttveileder/hjerneslag---akuttveileder/" TargetMode="External"/><Relationship Id="rId81" Type="http://schemas.openxmlformats.org/officeDocument/2006/relationships/hyperlink" Target="https://www.uptodate.com/contents/intravenous-thrombolytic-therapy-for-acute-ischemic-stroke-therapeutic-use?search=acute+stroke&amp;source=search_result&amp;selectedTitle=7%7E150&amp;usage_type=default&amp;display_rank=7" TargetMode="External"/><Relationship Id="rId86" Type="http://schemas.openxmlformats.org/officeDocument/2006/relationships/hyperlink" Target="https://www.uptodate.com/contents/reversal-of-anticoagulation-in-intracranial-hemorrhage?search=intracerebral+hemorrhage&amp;source=search_result&amp;selectedTitle=7%7E150&amp;usage_type=default&amp;display_rank=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varnett.no/portal/procedure/13868" TargetMode="External"/><Relationship Id="rId13" Type="http://schemas.openxmlformats.org/officeDocument/2006/relationships/hyperlink" Target="https://www.varnett.no/portal/procedure/7624" TargetMode="External"/><Relationship Id="rId18" Type="http://schemas.openxmlformats.org/officeDocument/2006/relationships/hyperlink" Target="https://www.varnett.no/portal/procedure/7834" TargetMode="External"/><Relationship Id="rId39" Type="http://schemas.openxmlformats.org/officeDocument/2006/relationships/hyperlink" Target="https://www.uptodate.com/contents/115775" TargetMode="External"/><Relationship Id="rId109" Type="http://schemas.openxmlformats.org/officeDocument/2006/relationships/hyperlink" Target="https://www.sst.dk/da/Opgaver/Patientforloeb-og-kvalitet/Nationale-kliniske-retningslinjer-NKR" TargetMode="External"/><Relationship Id="rId34" Type="http://schemas.openxmlformats.org/officeDocument/2006/relationships/hyperlink" Target="https://www.uptodate.com/contents/initial-assessment-and-management-of-acute-stroke/contributors" TargetMode="External"/><Relationship Id="rId50" Type="http://schemas.openxmlformats.org/officeDocument/2006/relationships/hyperlink" Target="https://www.uptodate.com/contents/spontaneous-intracerebral-hemorrhage-treatment-and-prognosis/contributors" TargetMode="External"/><Relationship Id="rId55" Type="http://schemas.openxmlformats.org/officeDocument/2006/relationships/hyperlink" Target="https://www.uptodate.com/contents/1325" TargetMode="External"/><Relationship Id="rId76" Type="http://schemas.openxmlformats.org/officeDocument/2006/relationships/hyperlink" Target="https://www.uptodate.com/contents/hemorrhagic-stroke-the-basics?search=ich&amp;source=search_result&amp;selectedTitle=1%7E150&amp;usage_type=default&amp;display_rank=1" TargetMode="External"/><Relationship Id="rId97" Type="http://schemas.openxmlformats.org/officeDocument/2006/relationships/hyperlink" Target="https://search.ebscohost.com/login.aspx?direct=true&amp;db=nup&amp;AN=T703146&amp;site=nup-live&amp;scope=site" TargetMode="External"/><Relationship Id="rId104" Type="http://schemas.openxmlformats.org/officeDocument/2006/relationships/hyperlink" Target="https://nevrologi.legehandboka.no/handboken/sykdommer/cerebrovaskulare-sykdommer/" TargetMode="External"/><Relationship Id="rId120" Type="http://schemas.openxmlformats.org/officeDocument/2006/relationships/hyperlink" Target="mailto:ivana.ruzic@sshf.no" TargetMode="External"/><Relationship Id="rId7" Type="http://schemas.openxmlformats.org/officeDocument/2006/relationships/hyperlink" Target="https://www.varnett.no/portal/procedure/13868" TargetMode="External"/><Relationship Id="rId71" Type="http://schemas.openxmlformats.org/officeDocument/2006/relationships/hyperlink" Target="https://helsedirektoratet.no/retningslinjer" TargetMode="External"/><Relationship Id="rId92" Type="http://schemas.openxmlformats.org/officeDocument/2006/relationships/hyperlink" Target="https://bestpractice.bmj.com/topics/en-gb/1079" TargetMode="External"/><Relationship Id="rId2" Type="http://schemas.openxmlformats.org/officeDocument/2006/relationships/styles" Target="styles.xml"/><Relationship Id="rId29" Type="http://schemas.openxmlformats.org/officeDocument/2006/relationships/hyperlink" Target="https://www.varnett.no/portal/procedure/7627" TargetMode="External"/><Relationship Id="rId24" Type="http://schemas.openxmlformats.org/officeDocument/2006/relationships/hyperlink" Target="https://www.varnett.no/portal/procedure/7628" TargetMode="External"/><Relationship Id="rId40" Type="http://schemas.openxmlformats.org/officeDocument/2006/relationships/hyperlink" Target="https://www.uptodate.com/contents/initial-assessment-and-management-of-acute-stroke/contributors" TargetMode="External"/><Relationship Id="rId45" Type="http://schemas.openxmlformats.org/officeDocument/2006/relationships/hyperlink" Target="https://www.uptodate.com/contents/16134" TargetMode="External"/><Relationship Id="rId66" Type="http://schemas.openxmlformats.org/officeDocument/2006/relationships/hyperlink" Target="https://nevrologi.legehandboka.no/handboken/sykdommer/cerebrovaskulare-sykdommer/sykdommer-og-symptomer/hjerneinfarkt/" TargetMode="External"/><Relationship Id="rId87" Type="http://schemas.openxmlformats.org/officeDocument/2006/relationships/hyperlink" Target="http://bestpractice.bmj.com/" TargetMode="External"/><Relationship Id="rId110" Type="http://schemas.openxmlformats.org/officeDocument/2006/relationships/hyperlink" Target="http://www.sst.dk/Behandlingsforloeb%20og%20rettigheder/Kliniske%20retningslinjer.aspx" TargetMode="External"/><Relationship Id="rId115" Type="http://schemas.openxmlformats.org/officeDocument/2006/relationships/hyperlink" Target="https://www.cochranelibrary.com/cdsr/doi/10.1002/14651858.CD006187.pub3/full" TargetMode="External"/><Relationship Id="rId61" Type="http://schemas.openxmlformats.org/officeDocument/2006/relationships/hyperlink" Target="https://www.nice.org.uk/guidance/ng128/resources/stroke-and-transient-ischaemic-attack-in-over-16s-diagnosis-and-initial-management-pdf-66141665603269" TargetMode="External"/><Relationship Id="rId82" Type="http://schemas.openxmlformats.org/officeDocument/2006/relationships/hyperlink" Target="https://www.uptodate.com/contents/spontaneous-cerebral-and-cervical-artery-dissection-treatment-and-prognosis?search=acute+stroke&amp;source=search_result&amp;selectedTitle=13%7E150&amp;usage_type=default&amp;display_rank=13" TargetMode="External"/><Relationship Id="rId19" Type="http://schemas.openxmlformats.org/officeDocument/2006/relationships/hyperlink" Target="https://www.varnett.no/portal/procedure/7556" TargetMode="External"/><Relationship Id="rId14" Type="http://schemas.openxmlformats.org/officeDocument/2006/relationships/hyperlink" Target="https://www.varnett.no/portal/procedure/7782" TargetMode="External"/><Relationship Id="rId30" Type="http://schemas.openxmlformats.org/officeDocument/2006/relationships/hyperlink" Target="https://www.varnett.no/portal/procedure/7666" TargetMode="External"/><Relationship Id="rId35" Type="http://schemas.openxmlformats.org/officeDocument/2006/relationships/hyperlink" Target="https://www.uptodate.com/contents/1126" TargetMode="External"/><Relationship Id="rId56" Type="http://schemas.openxmlformats.org/officeDocument/2006/relationships/hyperlink" Target="https://bestpractice.bmj.com/topics/en-gb/3000114" TargetMode="External"/><Relationship Id="rId77" Type="http://schemas.openxmlformats.org/officeDocument/2006/relationships/hyperlink" Target="https://www.uptodate.com/contents/initial-assessment-and-management-of-acute-stroke?search=acute+stroke&amp;source=search_result&amp;selectedTitle=1%7E150&amp;usage_type=default&amp;display_rank=1" TargetMode="External"/><Relationship Id="rId100" Type="http://schemas.openxmlformats.org/officeDocument/2006/relationships/hyperlink" Target="http://guidance.nice.org.uk/index.jsp?action=find" TargetMode="External"/><Relationship Id="rId105" Type="http://schemas.openxmlformats.org/officeDocument/2006/relationships/hyperlink" Target="https://www.socialstyrelsen.se/regler-och-riktlinjer/nationella-riktlinjer/" TargetMode="External"/><Relationship Id="rId8" Type="http://schemas.openxmlformats.org/officeDocument/2006/relationships/hyperlink" Target="https://www.varnett.no/portal/procedure/7726" TargetMode="External"/><Relationship Id="rId51" Type="http://schemas.openxmlformats.org/officeDocument/2006/relationships/hyperlink" Target="https://www.uptodate.com/contents/spontaneous-intracerebral-hemorrhage-treatment-and-prognosis/contributors" TargetMode="External"/><Relationship Id="rId72" Type="http://schemas.openxmlformats.org/officeDocument/2006/relationships/hyperlink" Target="https://www.helsedirektoratet.no/retningslinjer/hjerneslag" TargetMode="External"/><Relationship Id="rId93" Type="http://schemas.openxmlformats.org/officeDocument/2006/relationships/hyperlink" Target="http://search.ebscohost.com/login.aspx?authtype=ip,uid&amp;profile=nup" TargetMode="External"/><Relationship Id="rId98" Type="http://schemas.openxmlformats.org/officeDocument/2006/relationships/hyperlink" Target="http://guidance.nice.org.uk/index.jsp?action=find" TargetMode="External"/><Relationship Id="rId121" Type="http://schemas.openxmlformats.org/officeDocument/2006/relationships/header" Target="header1.xml"/><Relationship Id="rId3" Type="http://schemas.openxmlformats.org/officeDocument/2006/relationships/settings" Target="settings.xml"/><Relationship Id="rId25" Type="http://schemas.openxmlformats.org/officeDocument/2006/relationships/hyperlink" Target="https://www.varnett.no/portal/procedure/7838" TargetMode="External"/><Relationship Id="rId46" Type="http://schemas.openxmlformats.org/officeDocument/2006/relationships/hyperlink" Target="https://www.uptodate.com/contents/stroke-in-patients-with-atrial-fibrillation/contributors" TargetMode="External"/><Relationship Id="rId67" Type="http://schemas.openxmlformats.org/officeDocument/2006/relationships/hyperlink" Target="mailto:ase.lill.austerheim@sshf.no" TargetMode="External"/><Relationship Id="rId116" Type="http://schemas.openxmlformats.org/officeDocument/2006/relationships/hyperlink" Target="https://www.cochranelibrary.com/cdsr/doi/10.1002/14651858.CD000197.pub4/full" TargetMode="External"/><Relationship Id="rId20" Type="http://schemas.openxmlformats.org/officeDocument/2006/relationships/hyperlink" Target="https://www.varnett.no/portal/procedure/7519" TargetMode="External"/><Relationship Id="rId41" Type="http://schemas.openxmlformats.org/officeDocument/2006/relationships/hyperlink" Target="https://www.uptodate.com/contents/approach-to-reperfusion-therapy-for-acute-ischemic-stroke/contributors" TargetMode="External"/><Relationship Id="rId62" Type="http://schemas.openxmlformats.org/officeDocument/2006/relationships/hyperlink" Target="https://www.uptodate.com/contents/15328" TargetMode="External"/><Relationship Id="rId83" Type="http://schemas.openxmlformats.org/officeDocument/2006/relationships/hyperlink" Target="https://www.uptodate.com/contents/stroke-in-patients-with-atrial-fibrillation?search=acute+stroke&amp;source=search_result&amp;selectedTitle=15%7E150&amp;usage_type=default&amp;display_rank=15" TargetMode="External"/><Relationship Id="rId88" Type="http://schemas.openxmlformats.org/officeDocument/2006/relationships/hyperlink" Target="http://bestpractice.bmj.com/" TargetMode="External"/><Relationship Id="rId111" Type="http://schemas.openxmlformats.org/officeDocument/2006/relationships/hyperlink" Target="http://www.cfkr.dk/" TargetMode="External"/><Relationship Id="rId15" Type="http://schemas.openxmlformats.org/officeDocument/2006/relationships/hyperlink" Target="https://www.varnett.no/portal/procedure/7850/" TargetMode="External"/><Relationship Id="rId36" Type="http://schemas.openxmlformats.org/officeDocument/2006/relationships/hyperlink" Target="https://www.helsedirektoratet.no/retningslinjer/hjerneslag/akuttfasen-undersokelse-og-behandling-ved-hjerneslag" TargetMode="External"/><Relationship Id="rId57" Type="http://schemas.openxmlformats.org/officeDocument/2006/relationships/hyperlink" Target="https://bestpractice.bmj.com/topics/en-gb/3000090" TargetMode="External"/><Relationship Id="rId106" Type="http://schemas.openxmlformats.org/officeDocument/2006/relationships/hyperlink" Target="https://www.socialstyrelsen.se/regler-och-riktlinjer/nationella-riktlinjer/riktlinjer-och-utvarderingar/stroke/" TargetMode="External"/><Relationship Id="rId10" Type="http://schemas.openxmlformats.org/officeDocument/2006/relationships/hyperlink" Target="https://www.varnett.no/portal/procedure/7726" TargetMode="External"/><Relationship Id="rId31" Type="http://schemas.openxmlformats.org/officeDocument/2006/relationships/hyperlink" Target="https://www.varnett.no/portal/procedure/7670" TargetMode="External"/><Relationship Id="rId52" Type="http://schemas.openxmlformats.org/officeDocument/2006/relationships/hyperlink" Target="https://www.uptodate.com/contents/1084" TargetMode="External"/><Relationship Id="rId73" Type="http://schemas.openxmlformats.org/officeDocument/2006/relationships/hyperlink" Target="https://www.helsedirektoratet.no/pakkeforlop/hjerneslag" TargetMode="External"/><Relationship Id="rId78" Type="http://schemas.openxmlformats.org/officeDocument/2006/relationships/hyperlink" Target="https://www.uptodate.com/contents/antithrombotic-treatment-of-acute-ischemic-stroke-and-transient-ischemic-attack?search=acute+stroke&amp;source=search_result&amp;selectedTitle=2%7E150&amp;usage_type=default&amp;display_rank=2" TargetMode="External"/><Relationship Id="rId94" Type="http://schemas.openxmlformats.org/officeDocument/2006/relationships/hyperlink" Target="https://search.ebscohost.com/login.aspx?direct=true&amp;db=nup&amp;AN=T702975&amp;site=nup-live&amp;scope=site" TargetMode="External"/><Relationship Id="rId99" Type="http://schemas.openxmlformats.org/officeDocument/2006/relationships/hyperlink" Target="http://guidance.nice.org.uk/index.jsp?action=find" TargetMode="External"/><Relationship Id="rId101" Type="http://schemas.openxmlformats.org/officeDocument/2006/relationships/hyperlink" Target="https://www.nice.org.uk/guidance/ng128" TargetMode="External"/><Relationship Id="rId1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6562</Words>
  <Characters>34779</Characters>
  <Application>Microsoft Office Word</Application>
  <DocSecurity>0</DocSecurity>
  <Lines>289</Lines>
  <Paragraphs>82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Sør-Øst</Company>
  <LinksUpToDate>false</LinksUpToDate>
  <CharactersWithSpaces>41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ka Brandal</dc:creator>
  <cp:keywords/>
  <dc:description/>
  <cp:lastModifiedBy>Annika Brandal</cp:lastModifiedBy>
  <cp:revision>2</cp:revision>
  <dcterms:created xsi:type="dcterms:W3CDTF">2021-06-15T12:58:00Z</dcterms:created>
  <dcterms:modified xsi:type="dcterms:W3CDTF">2021-06-15T12:58:00Z</dcterms:modified>
</cp:coreProperties>
</file>